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9AD9F" w14:textId="47E708F9" w:rsidR="00E54A20" w:rsidRPr="00575A0D"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3B4FC3" w:rsidRPr="006C5F7C">
        <w:rPr>
          <w:rFonts w:ascii="Times New Roman" w:hAnsi="Times New Roman" w:cs="Times New Roman"/>
          <w:b/>
          <w:sz w:val="24"/>
          <w:szCs w:val="24"/>
        </w:rPr>
        <w:t>Associations between multisensory integration and several domains of cognitive function in a large cohort of older adults</w:t>
      </w: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w:t>
      </w:r>
      <w:proofErr w:type="gramStart"/>
      <w:r w:rsidRPr="00575A0D">
        <w:rPr>
          <w:rFonts w:ascii="Times New Roman" w:hAnsi="Times New Roman" w:cs="Times New Roman"/>
          <w:sz w:val="24"/>
          <w:szCs w:val="24"/>
          <w:vertAlign w:val="superscript"/>
        </w:rPr>
        <w:t>,2</w:t>
      </w:r>
      <w:proofErr w:type="gramEnd"/>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e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w:t>
      </w:r>
      <w:proofErr w:type="gramStart"/>
      <w:r w:rsidRPr="00575A0D">
        <w:rPr>
          <w:rFonts w:ascii="Times New Roman" w:hAnsi="Times New Roman" w:cs="Times New Roman"/>
          <w:sz w:val="24"/>
          <w:szCs w:val="24"/>
        </w:rPr>
        <w:t>Psychology</w:t>
      </w:r>
      <w:proofErr w:type="gramEnd"/>
      <w:r w:rsidRPr="00575A0D">
        <w:rPr>
          <w:rFonts w:ascii="Times New Roman" w:hAnsi="Times New Roman" w:cs="Times New Roman"/>
          <w:sz w:val="24"/>
          <w:szCs w:val="24"/>
        </w:rPr>
        <w:t>,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Rebecca </w:t>
      </w:r>
      <w:proofErr w:type="spellStart"/>
      <w:r w:rsidRPr="00575A0D">
        <w:rPr>
          <w:rFonts w:ascii="Times New Roman" w:hAnsi="Times New Roman" w:cs="Times New Roman"/>
          <w:sz w:val="24"/>
          <w:szCs w:val="24"/>
        </w:rPr>
        <w:t>Hirst</w:t>
      </w:r>
      <w:proofErr w:type="spellEnd"/>
      <w:r w:rsidRPr="00575A0D">
        <w:rPr>
          <w:rFonts w:ascii="Times New Roman" w:hAnsi="Times New Roman" w:cs="Times New Roman"/>
          <w:sz w:val="24"/>
          <w:szCs w:val="24"/>
        </w:rPr>
        <w: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77777777" w:rsidR="005E6C13" w:rsidRPr="00575A0D" w:rsidRDefault="005E6C13" w:rsidP="00E54A20">
      <w:pPr>
        <w:spacing w:line="480" w:lineRule="auto"/>
        <w:contextualSpacing/>
        <w:rPr>
          <w:rFonts w:ascii="Times New Roman" w:hAnsi="Times New Roman" w:cs="Times New Roman"/>
          <w:sz w:val="24"/>
          <w:szCs w:val="24"/>
        </w:rPr>
      </w:pPr>
    </w:p>
    <w:p w14:paraId="42AA334E" w14:textId="77777777" w:rsidR="00E54A20" w:rsidRPr="00575A0D" w:rsidRDefault="00E54A20" w:rsidP="0050567B">
      <w:pPr>
        <w:spacing w:line="480" w:lineRule="auto"/>
        <w:contextualSpacing/>
        <w:jc w:val="center"/>
        <w:rPr>
          <w:rFonts w:ascii="Times New Roman" w:hAnsi="Times New Roman" w:cs="Times New Roman"/>
          <w:sz w:val="24"/>
          <w:szCs w:val="24"/>
        </w:rPr>
      </w:pPr>
    </w:p>
    <w:p w14:paraId="7C4B772C" w14:textId="77777777" w:rsidR="00C67E14" w:rsidRDefault="00C67E14" w:rsidP="0050567B">
      <w:pPr>
        <w:spacing w:line="480" w:lineRule="auto"/>
        <w:contextualSpacing/>
        <w:jc w:val="center"/>
        <w:rPr>
          <w:rFonts w:ascii="Times New Roman" w:hAnsi="Times New Roman" w:cs="Times New Roman"/>
          <w:sz w:val="24"/>
          <w:szCs w:val="24"/>
        </w:rPr>
      </w:pPr>
    </w:p>
    <w:p w14:paraId="41ACD90C" w14:textId="77777777" w:rsidR="006C5F7C" w:rsidRDefault="006C5F7C" w:rsidP="0050567B">
      <w:pPr>
        <w:spacing w:line="480" w:lineRule="auto"/>
        <w:contextualSpacing/>
        <w:jc w:val="center"/>
        <w:rPr>
          <w:rFonts w:ascii="Times New Roman" w:hAnsi="Times New Roman" w:cs="Times New Roman"/>
          <w:sz w:val="24"/>
          <w:szCs w:val="24"/>
        </w:rPr>
      </w:pPr>
    </w:p>
    <w:p w14:paraId="345A8CE0" w14:textId="77777777" w:rsidR="006C5F7C" w:rsidRDefault="006C5F7C" w:rsidP="0050567B">
      <w:pPr>
        <w:spacing w:line="480" w:lineRule="auto"/>
        <w:contextualSpacing/>
        <w:jc w:val="center"/>
        <w:rPr>
          <w:rFonts w:ascii="Times New Roman" w:hAnsi="Times New Roman" w:cs="Times New Roman"/>
          <w:sz w:val="24"/>
          <w:szCs w:val="24"/>
        </w:rPr>
      </w:pPr>
    </w:p>
    <w:p w14:paraId="7A924E4C" w14:textId="77777777" w:rsidR="006C5F7C" w:rsidRDefault="006C5F7C" w:rsidP="0050567B">
      <w:pPr>
        <w:spacing w:line="480" w:lineRule="auto"/>
        <w:contextualSpacing/>
        <w:jc w:val="center"/>
        <w:rPr>
          <w:rFonts w:ascii="Times New Roman" w:hAnsi="Times New Roman" w:cs="Times New Roman"/>
          <w:sz w:val="24"/>
          <w:szCs w:val="24"/>
        </w:rPr>
      </w:pPr>
    </w:p>
    <w:p w14:paraId="7C67BAA2" w14:textId="77777777" w:rsidR="006C5F7C" w:rsidRDefault="006C5F7C" w:rsidP="0050567B">
      <w:pPr>
        <w:spacing w:line="480" w:lineRule="auto"/>
        <w:contextualSpacing/>
        <w:jc w:val="center"/>
        <w:rPr>
          <w:rFonts w:ascii="Times New Roman" w:hAnsi="Times New Roman" w:cs="Times New Roman"/>
          <w:sz w:val="24"/>
          <w:szCs w:val="24"/>
        </w:rPr>
      </w:pPr>
    </w:p>
    <w:p w14:paraId="5F49E805" w14:textId="77777777" w:rsidR="006C5F7C" w:rsidRDefault="006C5F7C" w:rsidP="0050567B">
      <w:pPr>
        <w:spacing w:line="480" w:lineRule="auto"/>
        <w:contextualSpacing/>
        <w:jc w:val="center"/>
        <w:rPr>
          <w:rFonts w:ascii="Times New Roman" w:hAnsi="Times New Roman" w:cs="Times New Roman"/>
          <w:sz w:val="24"/>
          <w:szCs w:val="24"/>
        </w:rPr>
      </w:pPr>
    </w:p>
    <w:p w14:paraId="6AFD2ED3" w14:textId="77777777" w:rsidR="006C5F7C" w:rsidRDefault="006C5F7C" w:rsidP="0050567B">
      <w:pPr>
        <w:spacing w:line="480" w:lineRule="auto"/>
        <w:contextualSpacing/>
        <w:jc w:val="center"/>
        <w:rPr>
          <w:rFonts w:ascii="Times New Roman" w:hAnsi="Times New Roman" w:cs="Times New Roman"/>
          <w:sz w:val="24"/>
          <w:szCs w:val="24"/>
        </w:rPr>
      </w:pPr>
    </w:p>
    <w:p w14:paraId="577F4656" w14:textId="77777777" w:rsidR="006C5F7C" w:rsidRPr="00575A0D" w:rsidRDefault="006C5F7C" w:rsidP="0050567B">
      <w:pPr>
        <w:spacing w:line="480" w:lineRule="auto"/>
        <w:contextualSpacing/>
        <w:jc w:val="center"/>
        <w:rPr>
          <w:rFonts w:ascii="Times New Roman" w:hAnsi="Times New Roman" w:cs="Times New Roman"/>
          <w:sz w:val="24"/>
          <w:szCs w:val="24"/>
        </w:rPr>
      </w:pP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4C8A2BDF"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 </w:t>
      </w:r>
      <w:r w:rsidR="007E004E" w:rsidRPr="007F3201">
        <w:rPr>
          <w:rFonts w:ascii="Times New Roman" w:hAnsi="Times New Roman" w:cs="Times New Roman"/>
          <w:sz w:val="24"/>
          <w:szCs w:val="24"/>
        </w:rPr>
        <w:t>sensory integration</w:t>
      </w:r>
      <w:r w:rsidR="000D2D3E" w:rsidRPr="007F3201">
        <w:rPr>
          <w:rFonts w:ascii="Times New Roman" w:hAnsi="Times New Roman" w:cs="Times New Roman"/>
          <w:sz w:val="24"/>
          <w:szCs w:val="24"/>
        </w:rPr>
        <w:t xml:space="preserve"> across different</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association 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precise (</w:t>
      </w:r>
      <w:r w:rsidR="00A47214">
        <w:rPr>
          <w:rFonts w:ascii="Times New Roman" w:hAnsi="Times New Roman" w:cs="Times New Roman"/>
          <w:sz w:val="24"/>
          <w:szCs w:val="24"/>
        </w:rPr>
        <w:t>young-like</w:t>
      </w:r>
      <w:r w:rsidR="000D2D3E">
        <w:rPr>
          <w:rFonts w:ascii="Times New Roman" w:hAnsi="Times New Roman" w:cs="Times New Roman"/>
          <w:sz w:val="24"/>
          <w:szCs w:val="24"/>
        </w:rPr>
        <w:t>)</w:t>
      </w:r>
      <w:r w:rsidR="00062972" w:rsidRPr="00575A0D">
        <w:rPr>
          <w:rFonts w:ascii="Times New Roman" w:hAnsi="Times New Roman" w:cs="Times New Roman"/>
          <w:sz w:val="24"/>
          <w:szCs w:val="24"/>
        </w:rPr>
        <w:t xml:space="preserve"> 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575A0D" w:rsidRPr="00575A0D">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of 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1743A3" w:rsidRPr="00575A0D">
        <w:rPr>
          <w:rFonts w:ascii="Times New Roman" w:hAnsi="Times New Roman" w:cs="Times New Roman"/>
          <w:sz w:val="24"/>
          <w:szCs w:val="24"/>
        </w:rPr>
        <w:t xml:space="preserve">healthier cogniti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019316EB"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large-scal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recently has </w:t>
      </w:r>
      <w:r w:rsidR="00F02D72">
        <w:rPr>
          <w:rFonts w:ascii="Times New Roman" w:hAnsi="Times New Roman" w:cs="Times New Roman"/>
          <w:sz w:val="24"/>
          <w:szCs w:val="24"/>
        </w:rPr>
        <w:t>the</w:t>
      </w:r>
      <w:r w:rsidR="000F7C77">
        <w:rPr>
          <w:rFonts w:ascii="Times New Roman" w:hAnsi="Times New Roman" w:cs="Times New Roman"/>
          <w:sz w:val="24"/>
          <w:szCs w:val="24"/>
        </w:rPr>
        <w:t xml:space="preserve"> field of </w:t>
      </w:r>
      <w:r w:rsidR="00F02D72">
        <w:rPr>
          <w:rFonts w:ascii="Times New Roman" w:hAnsi="Times New Roman" w:cs="Times New Roman"/>
          <w:sz w:val="24"/>
          <w:szCs w:val="24"/>
        </w:rPr>
        <w:t xml:space="preserve">cognitive </w:t>
      </w:r>
      <w:r w:rsidR="000F7C77">
        <w:rPr>
          <w:rFonts w:ascii="Times New Roman" w:hAnsi="Times New Roman" w:cs="Times New Roman"/>
          <w:sz w:val="24"/>
          <w:szCs w:val="24"/>
        </w:rPr>
        <w:t xml:space="preserve">ageing </w:t>
      </w:r>
      <w:r w:rsidR="00143DEA">
        <w:rPr>
          <w:rFonts w:ascii="Times New Roman" w:hAnsi="Times New Roman" w:cs="Times New Roman"/>
          <w:sz w:val="24"/>
          <w:szCs w:val="24"/>
        </w:rPr>
        <w:t>started to consider</w:t>
      </w:r>
      <w:r w:rsidR="00FA4024">
        <w:rPr>
          <w:rFonts w:ascii="Times New Roman" w:hAnsi="Times New Roman" w:cs="Times New Roman"/>
          <w:sz w:val="24"/>
          <w:szCs w:val="24"/>
        </w:rPr>
        <w:t xml:space="preserve">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143DEA">
        <w:rPr>
          <w:rFonts w:ascii="Times New Roman" w:hAnsi="Times New Roman" w:cs="Times New Roman"/>
          <w:sz w:val="24"/>
          <w:szCs w:val="24"/>
        </w:rPr>
        <w:t>, which</w:t>
      </w:r>
      <w:r w:rsidR="000F0A4B" w:rsidRPr="00575A0D">
        <w:rPr>
          <w:rFonts w:ascii="Times New Roman" w:hAnsi="Times New Roman" w:cs="Times New Roman"/>
          <w:sz w:val="24"/>
          <w:szCs w:val="24"/>
        </w:rPr>
        <w:t xml:space="preserve"> is </w:t>
      </w:r>
      <w:r w:rsidR="00436EEE">
        <w:rPr>
          <w:rFonts w:ascii="Times New Roman" w:hAnsi="Times New Roman" w:cs="Times New Roman"/>
          <w:sz w:val="24"/>
          <w:szCs w:val="24"/>
        </w:rPr>
        <w:t xml:space="preserve">an </w:t>
      </w:r>
      <w:r w:rsidR="000F0A4B" w:rsidRPr="00575A0D">
        <w:rPr>
          <w:rFonts w:ascii="Times New Roman" w:hAnsi="Times New Roman" w:cs="Times New Roman"/>
          <w:sz w:val="24"/>
          <w:szCs w:val="24"/>
        </w:rPr>
        <w:t xml:space="preserve">important </w:t>
      </w:r>
      <w:r w:rsidR="00436EEE">
        <w:rPr>
          <w:rFonts w:ascii="Times New Roman" w:hAnsi="Times New Roman" w:cs="Times New Roman"/>
          <w:sz w:val="24"/>
          <w:szCs w:val="24"/>
        </w:rPr>
        <w:t xml:space="preserve">function </w:t>
      </w:r>
      <w:r w:rsidR="005E05B3">
        <w:rPr>
          <w:rFonts w:ascii="Times New Roman" w:hAnsi="Times New Roman" w:cs="Times New Roman"/>
          <w:sz w:val="24"/>
          <w:szCs w:val="24"/>
        </w:rPr>
        <w:t>to</w:t>
      </w:r>
      <w:r w:rsidR="00315F89"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acilitat</w:t>
      </w:r>
      <w:r w:rsidR="008A7DD6">
        <w:rPr>
          <w:rFonts w:ascii="Times New Roman" w:hAnsi="Times New Roman" w:cs="Times New Roman"/>
          <w:sz w:val="24"/>
          <w:szCs w:val="24"/>
        </w:rPr>
        <w:t>e</w:t>
      </w:r>
      <w:r w:rsidR="00315F89" w:rsidRPr="00575A0D">
        <w:rPr>
          <w:rFonts w:ascii="Times New Roman" w:hAnsi="Times New Roman" w:cs="Times New Roman"/>
          <w:sz w:val="24"/>
          <w:szCs w:val="24"/>
        </w:rPr>
        <w:t xml:space="preserve"> coherent perception</w:t>
      </w:r>
      <w:r w:rsidR="00F634F4">
        <w:rPr>
          <w:rFonts w:ascii="Times New Roman" w:hAnsi="Times New Roman" w:cs="Times New Roman"/>
          <w:sz w:val="24"/>
          <w:szCs w:val="24"/>
        </w:rPr>
        <w:t>,</w:t>
      </w:r>
      <w:r w:rsidR="00315F89" w:rsidRPr="00575A0D">
        <w:rPr>
          <w:rFonts w:ascii="Times New Roman" w:hAnsi="Times New Roman" w:cs="Times New Roman"/>
          <w:sz w:val="24"/>
          <w:szCs w:val="24"/>
        </w:rPr>
        <w:t xml:space="preserve"> </w:t>
      </w:r>
      <w:r w:rsidR="00C0270D">
        <w:rPr>
          <w:rFonts w:ascii="Times New Roman" w:hAnsi="Times New Roman" w:cs="Times New Roman"/>
          <w:sz w:val="24"/>
          <w:szCs w:val="24"/>
        </w:rPr>
        <w:t>whilst also balancing</w:t>
      </w:r>
      <w:r w:rsidR="00060E70">
        <w:rPr>
          <w:rFonts w:ascii="Times New Roman" w:hAnsi="Times New Roman" w:cs="Times New Roman"/>
          <w:sz w:val="24"/>
          <w:szCs w:val="24"/>
        </w:rPr>
        <w:t xml:space="preserve"> </w:t>
      </w:r>
      <w:r w:rsidR="009F2F11">
        <w:rPr>
          <w:rFonts w:ascii="Times New Roman" w:hAnsi="Times New Roman" w:cs="Times New Roman"/>
          <w:sz w:val="24"/>
          <w:szCs w:val="24"/>
        </w:rPr>
        <w:t xml:space="preserve">asymmetries in </w:t>
      </w:r>
      <w:r w:rsidR="00060E70">
        <w:rPr>
          <w:rFonts w:ascii="Times New Roman" w:hAnsi="Times New Roman" w:cs="Times New Roman"/>
          <w:sz w:val="24"/>
          <w:szCs w:val="24"/>
        </w:rPr>
        <w:t>age-related decline</w:t>
      </w:r>
      <w:r w:rsidR="00A85346">
        <w:rPr>
          <w:rFonts w:ascii="Times New Roman" w:hAnsi="Times New Roman" w:cs="Times New Roman"/>
          <w:sz w:val="24"/>
          <w:szCs w:val="24"/>
        </w:rPr>
        <w:t xml:space="preserve"> across </w:t>
      </w:r>
      <w:r w:rsidR="00F634F4">
        <w:rPr>
          <w:rFonts w:ascii="Times New Roman" w:hAnsi="Times New Roman" w:cs="Times New Roman"/>
          <w:sz w:val="24"/>
          <w:szCs w:val="24"/>
        </w:rPr>
        <w:t>the senses</w:t>
      </w:r>
      <w:r w:rsidR="00436EEE">
        <w:rPr>
          <w:rFonts w:ascii="Times New Roman" w:hAnsi="Times New Roman" w:cs="Times New Roman"/>
          <w:sz w:val="24"/>
          <w:szCs w:val="24"/>
        </w:rPr>
        <w:t>.</w:t>
      </w:r>
      <w:r w:rsidR="00731FE7">
        <w:rPr>
          <w:rFonts w:ascii="Times New Roman" w:hAnsi="Times New Roman" w:cs="Times New Roman"/>
          <w:sz w:val="24"/>
          <w:szCs w:val="24"/>
        </w:rPr>
        <w:t xml:space="preserve"> </w:t>
      </w:r>
    </w:p>
    <w:p w14:paraId="02C0B716" w14:textId="61B58A76" w:rsidR="00260BBF" w:rsidRDefault="00436EE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ir review of the literature, </w:t>
      </w: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gap detection, temporal order judgements and temporal masking) in hearing, vision and touch. They found that the relationship between age and “global cognitive function” was mediated by “global sensory function” across the a</w:t>
      </w:r>
      <w:r>
        <w:rPr>
          <w:rFonts w:ascii="Times New Roman" w:hAnsi="Times New Roman" w:cs="Times New Roman"/>
          <w:sz w:val="24"/>
          <w:szCs w:val="24"/>
        </w:rPr>
        <w:t>c</w:t>
      </w:r>
      <w:r w:rsidRPr="00575A0D">
        <w:rPr>
          <w:rFonts w:ascii="Times New Roman" w:hAnsi="Times New Roman" w:cs="Times New Roman"/>
          <w:sz w:val="24"/>
          <w:szCs w:val="24"/>
        </w:rPr>
        <w:t xml:space="preserve">quired measures.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E</w:t>
      </w:r>
      <w:r w:rsidR="00CE3DEA" w:rsidRPr="00575A0D">
        <w:rPr>
          <w:rFonts w:ascii="Times New Roman" w:hAnsi="Times New Roman" w:cs="Times New Roman"/>
          <w:sz w:val="24"/>
          <w:szCs w:val="24"/>
        </w:rPr>
        <w:t xml:space="preserve">xperimental evidence </w:t>
      </w:r>
      <w:r w:rsidR="00204E17">
        <w:rPr>
          <w:rFonts w:ascii="Times New Roman" w:hAnsi="Times New Roman" w:cs="Times New Roman"/>
          <w:sz w:val="24"/>
          <w:szCs w:val="24"/>
        </w:rPr>
        <w:t>has shown</w:t>
      </w:r>
      <w:r w:rsidR="00315F8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 xml:space="preserve">that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w:t>
      </w:r>
      <w:r w:rsidR="009A6192" w:rsidRPr="00575A0D">
        <w:rPr>
          <w:rFonts w:ascii="Times New Roman" w:hAnsi="Times New Roman" w:cs="Times New Roman"/>
          <w:sz w:val="24"/>
          <w:szCs w:val="24"/>
        </w:rPr>
        <w:lastRenderedPageBreak/>
        <w:t xml:space="preserve">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637B1976"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In 2014, The Irish Longitudinal Study on Ageing</w:t>
      </w:r>
      <w:r w:rsidR="00B979AD" w:rsidRPr="00575A0D">
        <w:rPr>
          <w:rFonts w:ascii="Times New Roman" w:hAnsi="Times New Roman" w:cs="Times New Roman"/>
          <w:sz w:val="24"/>
          <w:szCs w:val="24"/>
        </w:rPr>
        <w:t xml:space="preserve"> (TILDA) include</w:t>
      </w:r>
      <w:r w:rsidR="00B80F14" w:rsidRPr="00575A0D">
        <w:rPr>
          <w:rFonts w:ascii="Times New Roman" w:hAnsi="Times New Roman" w:cs="Times New Roman"/>
          <w:sz w:val="24"/>
          <w:szCs w:val="24"/>
        </w:rPr>
        <w:t>d</w:t>
      </w:r>
      <w:r w:rsidR="00B979AD" w:rsidRPr="00575A0D">
        <w:rPr>
          <w:rFonts w:ascii="Times New Roman" w:hAnsi="Times New Roman" w:cs="Times New Roman"/>
          <w:sz w:val="24"/>
          <w:szCs w:val="24"/>
        </w:rPr>
        <w:t xml:space="preserv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if the second beep is shifted in time </w:t>
      </w:r>
      <w:r w:rsidR="00506C91" w:rsidRPr="00575A0D">
        <w:rPr>
          <w:rFonts w:ascii="Times New Roman" w:hAnsi="Times New Roman" w:cs="Times New Roman"/>
          <w:sz w:val="24"/>
          <w:szCs w:val="24"/>
        </w:rPr>
        <w:t xml:space="preserve">from the flash-beep pair (i.e. at </w:t>
      </w:r>
      <w:r w:rsidR="79AE2C62" w:rsidRPr="00575A0D">
        <w:rPr>
          <w:rFonts w:ascii="Times New Roman" w:hAnsi="Times New Roman" w:cs="Times New Roman"/>
          <w:sz w:val="24"/>
          <w:szCs w:val="24"/>
        </w:rPr>
        <w:t xml:space="preserve">longer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344ABA" w:rsidRPr="00575A0D">
        <w:rPr>
          <w:rFonts w:ascii="Times New Roman" w:hAnsi="Times New Roman" w:cs="Times New Roman"/>
          <w:sz w:val="24"/>
          <w:szCs w:val="24"/>
        </w:rPr>
        <w:t>;</w:t>
      </w:r>
      <w:r w:rsidR="00506C91"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ollowing</w:t>
      </w:r>
      <w:r w:rsidR="00506C91"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known temporal properties of mult</w:t>
      </w:r>
      <w:r w:rsidR="00C658A0" w:rsidRPr="00575A0D">
        <w:rPr>
          <w:rFonts w:ascii="Times New Roman" w:hAnsi="Times New Roman" w:cs="Times New Roman"/>
          <w:sz w:val="24"/>
          <w:szCs w:val="24"/>
        </w:rPr>
        <w:t xml:space="preserve">isensory neurones </w:t>
      </w:r>
      <w:r w:rsidR="00C658A0"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523/JNEUROSCI.07-10-03215.1987","ISBN":"0270-6474","ISSN":"0270-6474","PMID":"3668625","abstract":"One of the most impressive features of the central nervous system is its ability to process information from a variety of stimuli to produce an integrated, comprehensive representation of the external world. In the present study, the temporal disparity among combinations of different sensory stimuli was shown to be a critical factor influencing the integration of multisensory stimuli by superior colliculus neurons. Several temporal principles that govern multisensory integration were revealed: (1) maximal levels of response enhancement were generated by overlapping the peak discharge periods evoked by each modality; (2) the magnitude of this enhancement decayed monotonically to zero as the peak discharge periods became progressively more temporally disparate; (3) with further increases in temporal disparity, the same stimulus combinations that previously produced enhancement could often produce depression; and (4) these kinds of interactions could frequently be predicted from the discharge trains initiated by each stimulus alone. Since multisensory superior colliculus neurons project to premotor areas of the brain stem and spinal cord that control the orientation of the receptor organs (eyes, pinnae, head), they are believed to influence attentive and orientation behaviors. Therefore, it is likely that the temporal relationships of different environmental stimuli that control the activity of these neurons are also a powerful determinant of superior colliculus-mediated attentive and orientation behaviors.","author":[{"dropping-particle":"","family":"Meredith","given":"M A","non-dropping-particle":"","parse-names":false,"suffix":""},{"dropping-particle":"","family":"Nemitz","given":"J W","non-dropping-particle":"","parse-names":false,"suffix":""},{"dropping-particle":"","family":"Stein","given":"Barry E.","non-dropping-particle":"","parse-names":false,"suffix":""}],"container-title":"The Journal of Neuroscience","id":"ITEM-1","issue":"10","issued":{"date-parts":[["1987","10"]]},"page":"3215-29","title":"Determinants of multisensory integration in superior colliculus neurons. I. Temporal factors.","type":"article-journal","volume":"7"},"uris":["http://www.mendeley.com/documents/?uuid=991fecb7-8a58-45b1-ae2a-db91d4b4b3a5"]},{"id":"ITEM-2","itemData":{"author":[{"dropping-particle":"","family":"Stein","given":"Barry E.","non-dropping-particle":"","parse-names":false,"suffix":""},{"dropping-particle":"","family":"Meredith","given":"A.M.","non-dropping-particle":"","parse-names":false,"suffix":""}],"editor":[{"dropping-particle":"","family":"Gazzaniga","given":"M.S.","non-dropping-particle":"","parse-names":false,"suffix":""}],"id":"ITEM-2","issued":{"date-parts":[["1993"]]},"publisher":"MIT Press","publisher-place":"London","title":"The Merging of the Senses","type":"book"},"uris":["http://www.mendeley.com/documents/?uuid=76f271d5-0c7c-4d1b-9576-6bada8af1c4e"]},{"id":"ITEM-3","itemData":{"DOI":"10.1126/science.6867718","ISSN":"0036-8075","author":[{"dropping-particle":"","family":"Meredith","given":"M.A.","non-dropping-particle":"","parse-names":false,"suffix":""},{"dropping-particle":"","family":"Stein","given":"B.","non-dropping-particle":"","parse-names":false,"suffix":""}],"container-title":"Science","id":"ITEM-3","issue":"4608","issued":{"date-parts":[["1983","7","22"]]},"page":"389-391","title":"Interactions among converging sensory inputs in the superior colliculus","type":"article-journal","volume":"221"},"uris":["http://www.mendeley.com/documents/?uuid=e64a985f-e05b-4be9-a914-ec9bb1f80a18"]}],"mendeley":{"formattedCitation":"(Meredith et al., 1987; Meredith &amp; Stein, 1983; Stein &amp; Meredith, 1993)","plainTextFormattedCitation":"(Meredith et al., 1987; Meredith &amp; Stein, 1983; Stein &amp; Meredith, 1993)","previouslyFormattedCitation":"(Meredith et al., 1987; Meredith &amp; Stein, 1983; Stein &amp; Meredith, 1993)"},"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Meredith et al., 1987; Meredith &amp; Stein, 1983; Stein &amp; Meredith, 1993)</w:t>
      </w:r>
      <w:r w:rsidR="00C658A0"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0A4D3E45" w14:textId="363A27D9" w:rsidR="00527C1C" w:rsidRPr="00575A0D" w:rsidRDefault="00527C1C">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 xml:space="preserve">older adults remain susceptible to the illusion over long SOAs, and may even be less susceptible at very short SOAs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McGovern et al., 2014; Merriman et al., 2015; Setti et al., 2011, 2014; Stapleton et al., 2014)</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ageing. </w:t>
      </w:r>
      <w:r>
        <w:rPr>
          <w:rFonts w:ascii="Times New Roman" w:hAnsi="Times New Roman" w:cs="Times New Roman"/>
          <w:sz w:val="24"/>
          <w:szCs w:val="24"/>
        </w:rPr>
        <w:t>On the other hand, reduced</w:t>
      </w:r>
      <w:r w:rsidRPr="00575A0D">
        <w:rPr>
          <w:rFonts w:ascii="Times New Roman" w:hAnsi="Times New Roman" w:cs="Times New Roman"/>
          <w:sz w:val="24"/>
          <w:szCs w:val="24"/>
        </w:rPr>
        <w:t xml:space="preserve"> illusion perception at very short SOAs </w:t>
      </w:r>
      <w:r>
        <w:rPr>
          <w:rFonts w:ascii="Times New Roman" w:hAnsi="Times New Roman" w:cs="Times New Roman"/>
          <w:sz w:val="24"/>
          <w:szCs w:val="24"/>
        </w:rPr>
        <w:t>may</w:t>
      </w:r>
      <w:r w:rsidRPr="00575A0D">
        <w:rPr>
          <w:rFonts w:ascii="Times New Roman" w:hAnsi="Times New Roman" w:cs="Times New Roman"/>
          <w:sz w:val="24"/>
          <w:szCs w:val="24"/>
        </w:rPr>
        <w:t xml:space="preserve"> reflect reduced temporal acuity. </w:t>
      </w:r>
    </w:p>
    <w:p w14:paraId="2C7A20B0" w14:textId="6891D4B3" w:rsidR="00C42C34" w:rsidRPr="00575A0D" w:rsidRDefault="001912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770600" w:rsidRPr="00575A0D">
        <w:rPr>
          <w:rFonts w:ascii="Times New Roman" w:hAnsi="Times New Roman" w:cs="Times New Roman"/>
          <w:sz w:val="24"/>
          <w:szCs w:val="24"/>
        </w:rPr>
        <w:t xml:space="preserve">n the first exploration of </w:t>
      </w:r>
      <w:r w:rsidR="00B979AD" w:rsidRPr="00575A0D">
        <w:rPr>
          <w:rFonts w:ascii="Times New Roman" w:hAnsi="Times New Roman" w:cs="Times New Roman"/>
          <w:sz w:val="24"/>
          <w:szCs w:val="24"/>
        </w:rPr>
        <w:t>multisensory integration</w:t>
      </w:r>
      <w:r w:rsidR="00335C69" w:rsidRPr="00575A0D">
        <w:rPr>
          <w:rFonts w:ascii="Times New Roman" w:hAnsi="Times New Roman" w:cs="Times New Roman"/>
          <w:sz w:val="24"/>
          <w:szCs w:val="24"/>
        </w:rPr>
        <w:t xml:space="preserve"> w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w:t>
      </w:r>
      <w:proofErr w:type="spellStart"/>
      <w:r w:rsidR="00770600" w:rsidRPr="00575A0D">
        <w:rPr>
          <w:rFonts w:ascii="Times New Roman" w:hAnsi="Times New Roman" w:cs="Times New Roman"/>
          <w:sz w:val="24"/>
          <w:szCs w:val="24"/>
        </w:rPr>
        <w:t>MoC</w:t>
      </w:r>
      <w:r w:rsidR="003A086F" w:rsidRPr="00575A0D">
        <w:rPr>
          <w:rFonts w:ascii="Times New Roman" w:hAnsi="Times New Roman" w:cs="Times New Roman"/>
          <w:sz w:val="24"/>
          <w:szCs w:val="24"/>
        </w:rPr>
        <w:t>A</w:t>
      </w:r>
      <w:proofErr w:type="spellEnd"/>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 xml:space="preserve">at </w:t>
      </w:r>
      <w:r w:rsidR="00770600" w:rsidRPr="00575A0D">
        <w:rPr>
          <w:rFonts w:ascii="Times New Roman" w:hAnsi="Times New Roman" w:cs="Times New Roman"/>
          <w:sz w:val="24"/>
          <w:szCs w:val="24"/>
        </w:rPr>
        <w:lastRenderedPageBreak/>
        <w:t>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w:t>
      </w:r>
      <w:r w:rsidR="006F3B00">
        <w:rPr>
          <w:rFonts w:ascii="Times New Roman" w:hAnsi="Times New Roman" w:cs="Times New Roman"/>
          <w:sz w:val="24"/>
          <w:szCs w:val="24"/>
        </w:rPr>
        <w:t xml:space="preserve">multisensory </w:t>
      </w:r>
      <w:r w:rsidR="00770600" w:rsidRPr="00575A0D">
        <w:rPr>
          <w:rFonts w:ascii="Times New Roman" w:hAnsi="Times New Roman" w:cs="Times New Roman"/>
          <w:sz w:val="24"/>
          <w:szCs w:val="24"/>
        </w:rPr>
        <w:t>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Pr>
          <w:rFonts w:ascii="Times New Roman" w:hAnsi="Times New Roman" w:cs="Times New Roman"/>
          <w:sz w:val="24"/>
          <w:szCs w:val="24"/>
        </w:rPr>
        <w:t xml:space="preserve">was to </w:t>
      </w:r>
      <w:r w:rsidR="005154C0">
        <w:rPr>
          <w:rFonts w:ascii="Times New Roman" w:hAnsi="Times New Roman" w:cs="Times New Roman"/>
          <w:sz w:val="24"/>
          <w:szCs w:val="24"/>
        </w:rPr>
        <w:t xml:space="preserve">better understand the relationship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337F12" w:rsidRPr="00575A0D">
        <w:rPr>
          <w:rFonts w:ascii="Times New Roman" w:hAnsi="Times New Roman" w:cs="Times New Roman"/>
          <w:sz w:val="24"/>
          <w:szCs w:val="24"/>
        </w:rPr>
        <w:t>;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337F12" w:rsidRPr="00575A0D">
        <w:rPr>
          <w:rFonts w:ascii="Times New Roman" w:hAnsi="Times New Roman" w:cs="Times New Roman"/>
          <w:sz w:val="24"/>
          <w:szCs w:val="24"/>
        </w:rPr>
        <w:t xml:space="preserve">and second, by identifying 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41451F35" w:rsidR="00E953AD" w:rsidRPr="00575A0D" w:rsidRDefault="00E953AD" w:rsidP="0077080D">
      <w:pPr>
        <w:rPr>
          <w:rFonts w:ascii="Times New Roman" w:hAnsi="Times New Roman" w:cs="Times New Roman"/>
          <w:sz w:val="24"/>
          <w:szCs w:val="24"/>
        </w:rPr>
      </w:pPr>
    </w:p>
    <w:p w14:paraId="415E1B41" w14:textId="77777777"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5F800135"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196DCC" w:rsidRPr="00575A0D">
        <w:rPr>
          <w:rFonts w:ascii="Times New Roman" w:hAnsi="Times New Roman" w:cs="Times New Roman"/>
          <w:sz w:val="24"/>
          <w:szCs w:val="24"/>
        </w:rPr>
        <w:t xml:space="preserve"> </w:t>
      </w:r>
      <w:r w:rsidR="003B15C3" w:rsidRPr="00575A0D">
        <w:rPr>
          <w:rFonts w:ascii="Times New Roman" w:hAnsi="Times New Roman" w:cs="Times New Roman"/>
          <w:sz w:val="24"/>
          <w:szCs w:val="24"/>
        </w:rPr>
        <w:t>t</w:t>
      </w:r>
      <w:r w:rsidR="00F617AC" w:rsidRPr="00575A0D">
        <w:rPr>
          <w:rFonts w:ascii="Times New Roman" w:hAnsi="Times New Roman" w:cs="Times New Roman"/>
          <w:sz w:val="24"/>
          <w:szCs w:val="24"/>
        </w:rPr>
        <w:t>wo of these</w:t>
      </w:r>
      <w:r w:rsidR="00BA7388" w:rsidRPr="00575A0D">
        <w:rPr>
          <w:rFonts w:ascii="Times New Roman" w:hAnsi="Times New Roman" w:cs="Times New Roman"/>
          <w:sz w:val="24"/>
          <w:szCs w:val="24"/>
        </w:rPr>
        <w:t xml:space="preserve"> (wave 1 and wave 3) included</w:t>
      </w:r>
      <w:r w:rsidR="00F617AC" w:rsidRPr="00575A0D">
        <w:rPr>
          <w:rFonts w:ascii="Times New Roman" w:hAnsi="Times New Roman" w:cs="Times New Roman"/>
          <w:sz w:val="24"/>
          <w:szCs w:val="24"/>
        </w:rPr>
        <w:t xml:space="preserve"> full comprehensive healthcare </w:t>
      </w:r>
      <w:r w:rsidR="00913468" w:rsidRPr="00575A0D">
        <w:rPr>
          <w:rFonts w:ascii="Times New Roman" w:hAnsi="Times New Roman" w:cs="Times New Roman"/>
          <w:sz w:val="24"/>
          <w:szCs w:val="24"/>
        </w:rPr>
        <w:t>assessment</w:t>
      </w:r>
      <w:r w:rsidR="00BA7388" w:rsidRPr="00575A0D">
        <w:rPr>
          <w:rFonts w:ascii="Times New Roman" w:hAnsi="Times New Roman" w:cs="Times New Roman"/>
          <w:sz w:val="24"/>
          <w:szCs w:val="24"/>
        </w:rPr>
        <w:t>s</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77777777" w:rsidR="002A1F6B" w:rsidRDefault="002A1F6B" w:rsidP="00EE0199">
      <w:pPr>
        <w:spacing w:line="480" w:lineRule="auto"/>
        <w:rPr>
          <w:rFonts w:ascii="Times New Roman" w:hAnsi="Times New Roman" w:cs="Times New Roman"/>
          <w:sz w:val="24"/>
          <w:szCs w:val="24"/>
        </w:rPr>
      </w:pPr>
    </w:p>
    <w:p w14:paraId="5312EDA7" w14:textId="77777777" w:rsidR="002A1F6B" w:rsidRDefault="002A1F6B" w:rsidP="00EE0199">
      <w:pPr>
        <w:spacing w:line="480" w:lineRule="auto"/>
        <w:rPr>
          <w:rFonts w:ascii="Times New Roman" w:hAnsi="Times New Roman" w:cs="Times New Roman"/>
          <w:sz w:val="24"/>
          <w:szCs w:val="24"/>
        </w:rPr>
      </w:pPr>
    </w:p>
    <w:p w14:paraId="30EC8DCC" w14:textId="2837A5E2" w:rsidR="002A1F6B" w:rsidRPr="00575A0D" w:rsidRDefault="002A1F6B" w:rsidP="00EE0199">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67457" behindDoc="0" locked="0" layoutInCell="1" allowOverlap="1" wp14:anchorId="060F4597" wp14:editId="2579CC4D">
            <wp:simplePos x="0" y="0"/>
            <wp:positionH relativeFrom="margin">
              <wp:align>center</wp:align>
            </wp:positionH>
            <wp:positionV relativeFrom="margin">
              <wp:align>top</wp:align>
            </wp:positionV>
            <wp:extent cx="4478655" cy="2355215"/>
            <wp:effectExtent l="0" t="0" r="0" b="6985"/>
            <wp:wrapTopAndBottom/>
            <wp:docPr id="15" name="Picture 15"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8655" cy="2355215"/>
                    </a:xfrm>
                    <a:prstGeom prst="rect">
                      <a:avLst/>
                    </a:prstGeom>
                    <a:noFill/>
                    <a:ln>
                      <a:noFill/>
                    </a:ln>
                  </pic:spPr>
                </pic:pic>
              </a:graphicData>
            </a:graphic>
          </wp:anchor>
        </w:drawing>
      </w:r>
    </w:p>
    <w:p w14:paraId="5FCB6E35" w14:textId="578E1F46"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proofErr w:type="gramStart"/>
      <w:r w:rsidR="002A1F6B">
        <w:rPr>
          <w:rFonts w:ascii="Times New Roman" w:hAnsi="Times New Roman" w:cs="Times New Roman"/>
          <w:sz w:val="18"/>
          <w:szCs w:val="18"/>
        </w:rPr>
        <w:t>Broad structure of the TILDA study.</w:t>
      </w:r>
      <w:proofErr w:type="gramEnd"/>
      <w:r w:rsidR="002A1F6B">
        <w:rPr>
          <w:rFonts w:ascii="Times New Roman" w:hAnsi="Times New Roman" w:cs="Times New Roman"/>
          <w:sz w:val="18"/>
          <w:szCs w:val="18"/>
        </w:rPr>
        <w:t xml:space="preserve">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w:t>
      </w:r>
      <w:proofErr w:type="gramStart"/>
      <w:r w:rsidR="002A1F6B">
        <w:rPr>
          <w:rFonts w:ascii="Times New Roman" w:hAnsi="Times New Roman" w:cs="Times New Roman"/>
          <w:sz w:val="18"/>
          <w:szCs w:val="18"/>
        </w:rPr>
        <w:t>;</w:t>
      </w:r>
      <w:proofErr w:type="gramEnd"/>
      <w:r w:rsidR="002A1F6B">
        <w:rPr>
          <w:rFonts w:ascii="Times New Roman" w:hAnsi="Times New Roman" w:cs="Times New Roman"/>
          <w:sz w:val="18"/>
          <w:szCs w:val="18"/>
        </w:rPr>
        <w:t xml:space="preserve">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2A1F6B" w:rsidRPr="002A1F6B">
        <w:rPr>
          <w:rFonts w:ascii="Times New Roman" w:hAnsi="Times New Roman" w:cs="Times New Roman"/>
          <w:sz w:val="18"/>
          <w:szCs w:val="18"/>
        </w:rPr>
        <w:t>A health assessment was initially scheduled to</w:t>
      </w:r>
      <w:r w:rsidR="002A1F6B">
        <w:rPr>
          <w:rFonts w:ascii="Times New Roman" w:hAnsi="Times New Roman" w:cs="Times New Roman"/>
          <w:sz w:val="18"/>
          <w:szCs w:val="18"/>
        </w:rPr>
        <w:t xml:space="preserve"> take place at every other wave;</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proofErr w:type="gramStart"/>
      <w:r w:rsidR="000C1F90" w:rsidRPr="00575A0D">
        <w:rPr>
          <w:rFonts w:ascii="Times New Roman" w:hAnsi="Times New Roman" w:cs="Times New Roman"/>
          <w:sz w:val="18"/>
          <w:szCs w:val="18"/>
        </w:rPr>
        <w:t>left-right</w:t>
      </w:r>
      <w:proofErr w:type="gramEnd"/>
      <w:r w:rsidR="000C1F90" w:rsidRPr="00575A0D">
        <w:rPr>
          <w:rFonts w:ascii="Times New Roman" w:hAnsi="Times New Roman" w:cs="Times New Roman"/>
          <w:sz w:val="18"/>
          <w:szCs w:val="18"/>
        </w:rPr>
        <w: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77777777"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Participants</w:t>
      </w:r>
    </w:p>
    <w:p w14:paraId="3B7E851E" w14:textId="55F9E002" w:rsidR="00CD023A" w:rsidRPr="00575A0D"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o ease interpretation, the same participants </w:t>
      </w:r>
      <w:r w:rsidR="00D60D0C" w:rsidRPr="00575A0D">
        <w:rPr>
          <w:rFonts w:ascii="Times New Roman" w:hAnsi="Times New Roman" w:cs="Times New Roman"/>
          <w:sz w:val="24"/>
          <w:szCs w:val="24"/>
        </w:rPr>
        <w:t>were included in</w:t>
      </w:r>
      <w:r w:rsidRPr="00575A0D">
        <w:rPr>
          <w:rFonts w:ascii="Times New Roman" w:hAnsi="Times New Roman" w:cs="Times New Roman"/>
          <w:sz w:val="24"/>
          <w:szCs w:val="24"/>
        </w:rPr>
        <w:t xml:space="preserve"> cross-sectional and longitudinal </w:t>
      </w:r>
      <w:proofErr w:type="gramStart"/>
      <w:r w:rsidRPr="00575A0D">
        <w:rPr>
          <w:rFonts w:ascii="Times New Roman" w:hAnsi="Times New Roman" w:cs="Times New Roman"/>
          <w:sz w:val="24"/>
          <w:szCs w:val="24"/>
        </w:rPr>
        <w:t>analyses</w:t>
      </w:r>
      <w:r w:rsidR="005544FB">
        <w:rPr>
          <w:rFonts w:ascii="Times New Roman" w:hAnsi="Times New Roman" w:cs="Times New Roman"/>
          <w:sz w:val="24"/>
          <w:szCs w:val="24"/>
        </w:rPr>
        <w:t>,</w:t>
      </w:r>
      <w:proofErr w:type="gramEnd"/>
      <w:r w:rsidR="005544FB">
        <w:rPr>
          <w:rFonts w:ascii="Times New Roman" w:hAnsi="Times New Roman" w:cs="Times New Roman"/>
          <w:sz w:val="24"/>
          <w:szCs w:val="24"/>
        </w:rPr>
        <w:t xml:space="preserve"> </w:t>
      </w:r>
      <w:r w:rsidR="00E412A0" w:rsidRPr="00575A0D">
        <w:rPr>
          <w:rFonts w:ascii="Times New Roman" w:hAnsi="Times New Roman" w:cs="Times New Roman"/>
          <w:sz w:val="24"/>
          <w:szCs w:val="24"/>
        </w:rPr>
        <w:t>an outline of inclusion/exclusion criteria is illustrated in Figure 2</w:t>
      </w:r>
      <w:r w:rsidR="00EC249B">
        <w:rPr>
          <w:rFonts w:ascii="Times New Roman" w:hAnsi="Times New Roman" w:cs="Times New Roman"/>
          <w:sz w:val="24"/>
          <w:szCs w:val="24"/>
        </w:rPr>
        <w:t xml:space="preserve"> (to test the robustness of the results to this </w:t>
      </w:r>
      <w:r w:rsidR="00EC303B">
        <w:rPr>
          <w:rFonts w:ascii="Times New Roman" w:hAnsi="Times New Roman" w:cs="Times New Roman"/>
          <w:sz w:val="24"/>
          <w:szCs w:val="24"/>
        </w:rPr>
        <w:t xml:space="preserve">selective sampling </w:t>
      </w:r>
      <w:r w:rsidR="00EC249B">
        <w:rPr>
          <w:rFonts w:ascii="Times New Roman" w:hAnsi="Times New Roman" w:cs="Times New Roman"/>
          <w:sz w:val="24"/>
          <w:szCs w:val="24"/>
        </w:rPr>
        <w:t xml:space="preserve">we also repeated analyses </w:t>
      </w:r>
      <w:r w:rsidR="002B7FA3">
        <w:rPr>
          <w:rFonts w:ascii="Times New Roman" w:hAnsi="Times New Roman" w:cs="Times New Roman"/>
          <w:sz w:val="24"/>
          <w:szCs w:val="24"/>
        </w:rPr>
        <w:t>with the full sample</w:t>
      </w:r>
      <w:r w:rsidR="0004034A">
        <w:rPr>
          <w:rFonts w:ascii="Times New Roman" w:hAnsi="Times New Roman" w:cs="Times New Roman"/>
          <w:sz w:val="24"/>
          <w:szCs w:val="24"/>
        </w:rPr>
        <w:t xml:space="preserve">, this did not change any of our results, see Supplementary section </w:t>
      </w:r>
      <w:r w:rsidR="00BD0FA0">
        <w:rPr>
          <w:rFonts w:ascii="Times New Roman" w:hAnsi="Times New Roman" w:cs="Times New Roman"/>
          <w:sz w:val="24"/>
          <w:szCs w:val="24"/>
        </w:rPr>
        <w:t>S8)</w:t>
      </w:r>
      <w:r w:rsidRPr="00575A0D">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w:t>
      </w:r>
      <w:proofErr w:type="gramStart"/>
      <w:r w:rsidR="00CD023A" w:rsidRPr="00575A0D">
        <w:rPr>
          <w:rFonts w:ascii="Times New Roman" w:hAnsi="Times New Roman" w:cs="Times New Roman"/>
          <w:sz w:val="24"/>
          <w:szCs w:val="24"/>
        </w:rPr>
        <w:t>study was approved by the Trinity College Faculty of Health Sciences Ethics Committee</w:t>
      </w:r>
      <w:proofErr w:type="gramEnd"/>
      <w:r w:rsidR="00CD023A" w:rsidRPr="00575A0D">
        <w:rPr>
          <w:rFonts w:ascii="Times New Roman" w:hAnsi="Times New Roman" w:cs="Times New Roman"/>
          <w:sz w:val="24"/>
          <w:szCs w:val="24"/>
        </w:rPr>
        <w:t>, testing protocols conformed with the Declaration of Helsinki</w:t>
      </w:r>
      <w:r w:rsidR="00CE7E45">
        <w:rPr>
          <w:rFonts w:ascii="Times New Roman" w:hAnsi="Times New Roman" w:cs="Times New Roman"/>
          <w:sz w:val="24"/>
          <w:szCs w:val="24"/>
        </w:rPr>
        <w:t xml:space="preserve"> and data were stored in accordance with Irish and European Data Protection Legislation</w:t>
      </w:r>
      <w:r w:rsidR="00CD023A" w:rsidRPr="00575A0D">
        <w:rPr>
          <w:rFonts w:ascii="Times New Roman" w:hAnsi="Times New Roman" w:cs="Times New Roman"/>
          <w:sz w:val="24"/>
          <w:szCs w:val="24"/>
        </w:rPr>
        <w:t>. All participants provided written, informed consent when they first participated in the study (at wave</w:t>
      </w:r>
      <w:r w:rsidR="00E412A0" w:rsidRPr="00575A0D">
        <w:rPr>
          <w:rFonts w:ascii="Times New Roman" w:hAnsi="Times New Roman" w:cs="Times New Roman"/>
          <w:sz w:val="24"/>
          <w:szCs w:val="24"/>
        </w:rPr>
        <w:t xml:space="preserve"> 1) and </w:t>
      </w:r>
      <w:r w:rsidR="00935E25">
        <w:rPr>
          <w:rFonts w:ascii="Times New Roman" w:hAnsi="Times New Roman" w:cs="Times New Roman"/>
          <w:sz w:val="24"/>
          <w:szCs w:val="24"/>
        </w:rPr>
        <w:t xml:space="preserve">written and verbal </w:t>
      </w:r>
      <w:r w:rsidR="00E412A0" w:rsidRPr="00575A0D">
        <w:rPr>
          <w:rFonts w:ascii="Times New Roman" w:hAnsi="Times New Roman" w:cs="Times New Roman"/>
          <w:sz w:val="24"/>
          <w:szCs w:val="24"/>
        </w:rPr>
        <w:t>consent was repeated at</w:t>
      </w:r>
      <w:r w:rsidR="00FD797A" w:rsidRPr="00575A0D">
        <w:rPr>
          <w:rFonts w:ascii="Times New Roman" w:hAnsi="Times New Roman" w:cs="Times New Roman"/>
          <w:sz w:val="24"/>
          <w:szCs w:val="24"/>
        </w:rPr>
        <w:t xml:space="preserve"> following wave</w:t>
      </w:r>
      <w:r w:rsidR="00E412A0" w:rsidRPr="00575A0D">
        <w:rPr>
          <w:rFonts w:ascii="Times New Roman" w:hAnsi="Times New Roman" w:cs="Times New Roman"/>
          <w:sz w:val="24"/>
          <w:szCs w:val="24"/>
        </w:rPr>
        <w:t>s</w:t>
      </w:r>
      <w:r w:rsidR="00CD023A" w:rsidRPr="00575A0D">
        <w:rPr>
          <w:rFonts w:ascii="Times New Roman" w:hAnsi="Times New Roman" w:cs="Times New Roman"/>
          <w:sz w:val="24"/>
          <w:szCs w:val="24"/>
        </w:rPr>
        <w:t xml:space="preserve">. </w:t>
      </w:r>
    </w:p>
    <w:p w14:paraId="1666CA9D" w14:textId="77777777" w:rsidR="000C72BC" w:rsidRPr="00575A0D" w:rsidRDefault="000C72BC" w:rsidP="00CD023A">
      <w:pPr>
        <w:spacing w:line="480" w:lineRule="auto"/>
        <w:rPr>
          <w:rFonts w:ascii="Times New Roman" w:hAnsi="Times New Roman" w:cs="Times New Roman"/>
          <w:sz w:val="24"/>
          <w:szCs w:val="24"/>
        </w:rPr>
      </w:pPr>
    </w:p>
    <w:p w14:paraId="6EDDD7A5" w14:textId="77777777" w:rsidR="000C72BC" w:rsidRPr="00575A0D" w:rsidRDefault="000C72BC" w:rsidP="00CD023A">
      <w:pPr>
        <w:spacing w:line="480" w:lineRule="auto"/>
        <w:rPr>
          <w:rFonts w:ascii="Times New Roman" w:hAnsi="Times New Roman" w:cs="Times New Roman"/>
          <w:sz w:val="24"/>
          <w:szCs w:val="24"/>
        </w:rPr>
      </w:pPr>
    </w:p>
    <w:p w14:paraId="4927D080" w14:textId="77777777" w:rsidR="000C72BC" w:rsidRPr="00575A0D" w:rsidRDefault="000C72BC" w:rsidP="00CD023A">
      <w:pPr>
        <w:spacing w:line="480" w:lineRule="auto"/>
        <w:rPr>
          <w:rFonts w:ascii="Times New Roman" w:hAnsi="Times New Roman" w:cs="Times New Roman"/>
          <w:sz w:val="24"/>
          <w:szCs w:val="24"/>
        </w:rPr>
      </w:pPr>
    </w:p>
    <w:p w14:paraId="2490991B" w14:textId="77777777" w:rsidR="007E599B" w:rsidRDefault="007E599B" w:rsidP="00CD023A">
      <w:pPr>
        <w:spacing w:line="480" w:lineRule="auto"/>
        <w:rPr>
          <w:rFonts w:ascii="Times New Roman" w:hAnsi="Times New Roman" w:cs="Times New Roman"/>
          <w:b/>
          <w:sz w:val="24"/>
          <w:szCs w:val="24"/>
        </w:rPr>
      </w:pPr>
    </w:p>
    <w:p w14:paraId="141705BD" w14:textId="77777777" w:rsidR="007E599B" w:rsidRDefault="007E599B" w:rsidP="00CD023A">
      <w:pPr>
        <w:spacing w:line="480" w:lineRule="auto"/>
        <w:rPr>
          <w:rFonts w:ascii="Times New Roman" w:hAnsi="Times New Roman" w:cs="Times New Roman"/>
          <w:b/>
          <w:sz w:val="24"/>
          <w:szCs w:val="24"/>
        </w:rPr>
      </w:pPr>
    </w:p>
    <w:p w14:paraId="46BE8BF5" w14:textId="77777777" w:rsidR="00972C10" w:rsidRDefault="00972C10" w:rsidP="00CD023A">
      <w:pPr>
        <w:spacing w:line="480" w:lineRule="auto"/>
        <w:rPr>
          <w:rFonts w:ascii="Times New Roman" w:hAnsi="Times New Roman" w:cs="Times New Roman"/>
          <w:b/>
          <w:sz w:val="24"/>
          <w:szCs w:val="24"/>
        </w:rPr>
      </w:pPr>
    </w:p>
    <w:p w14:paraId="4DD98E58" w14:textId="63A3466B" w:rsidR="007E599B" w:rsidRDefault="005544FB"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mc:AlternateContent>
          <mc:Choice Requires="wpg">
            <w:drawing>
              <wp:anchor distT="0" distB="0" distL="114300" distR="114300" simplePos="0" relativeHeight="251666433" behindDoc="0" locked="0" layoutInCell="1" allowOverlap="1" wp14:anchorId="58C55A02" wp14:editId="261AE2C2">
                <wp:simplePos x="0" y="0"/>
                <wp:positionH relativeFrom="margin">
                  <wp:posOffset>46355</wp:posOffset>
                </wp:positionH>
                <wp:positionV relativeFrom="margin">
                  <wp:posOffset>152400</wp:posOffset>
                </wp:positionV>
                <wp:extent cx="5944166" cy="54190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4166" cy="5419090"/>
                          <a:chOff x="0" y="0"/>
                          <a:chExt cx="5945410" cy="54190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437601" w:rsidRDefault="00437601" w:rsidP="005544FB">
                              <w:r>
                                <w:rPr>
                                  <w:noProof/>
                                  <w:lang w:val="en-US"/>
                                </w:rPr>
                                <w:drawing>
                                  <wp:inline distT="0" distB="0" distL="0" distR="0" wp14:anchorId="3623ED24" wp14:editId="1FEE81E4">
                                    <wp:extent cx="3896867" cy="4595501"/>
                                    <wp:effectExtent l="0" t="0" r="0" b="1905"/>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7911" cy="459673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686300"/>
                            <a:ext cx="5600700" cy="732790"/>
                          </a:xfrm>
                          <a:prstGeom prst="rect">
                            <a:avLst/>
                          </a:prstGeom>
                          <a:solidFill>
                            <a:srgbClr val="FFFFFF"/>
                          </a:solidFill>
                          <a:ln w="9525">
                            <a:noFill/>
                            <a:miter lim="800000"/>
                            <a:headEnd/>
                            <a:tailEnd/>
                          </a:ln>
                        </wps:spPr>
                        <wps:txbx>
                          <w:txbxContent>
                            <w:p w14:paraId="04E197D3" w14:textId="0C34E732" w:rsidR="00437601" w:rsidRPr="00D05409" w:rsidRDefault="00437601"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3.65pt;margin-top:12pt;width:468.05pt;height:426.7pt;z-index:251666433;mso-position-horizontal-relative:margin;mso-position-vertical-relative:margin;mso-width-relative:margin;mso-height-relative:margin" coordsize="5945410,54190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">
                <v:shapetype id="_x0000_t202" coordsize="21600,21600" o:spt="202" path="m0,0l0,21600,21600,21600,21600,0xe">
                  <v:stroke joinstyle="miter"/>
                  <v:path gradientshapeok="t" o:connecttype="rect"/>
                </v:shapetype>
                <v:shape id="Text Box 2" o:spid="_x0000_s1027" type="#_x0000_t202" style="position:absolute;left:219688;width:5725722;height:47529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4D6A63C9" w14:textId="66323546" w:rsidR="00E92512" w:rsidRDefault="00CE452C" w:rsidP="005544FB">
                        <w:bookmarkStart w:id="9" w:name="_GoBack"/>
                        <w:r>
                          <w:rPr>
                            <w:noProof/>
                            <w:lang w:val="en-US"/>
                          </w:rPr>
                          <w:drawing>
                            <wp:inline distT="0" distB="0" distL="0" distR="0" wp14:anchorId="3623ED24" wp14:editId="1FEE81E4">
                              <wp:extent cx="3896867" cy="4595501"/>
                              <wp:effectExtent l="0" t="0" r="0" b="1905"/>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7911" cy="4596732"/>
                                      </a:xfrm>
                                      <a:prstGeom prst="rect">
                                        <a:avLst/>
                                      </a:prstGeom>
                                      <a:noFill/>
                                      <a:ln>
                                        <a:noFill/>
                                      </a:ln>
                                    </pic:spPr>
                                  </pic:pic>
                                </a:graphicData>
                              </a:graphic>
                            </wp:inline>
                          </w:drawing>
                        </w:r>
                        <w:bookmarkEnd w:id="9"/>
                      </w:p>
                    </w:txbxContent>
                  </v:textbox>
                </v:shape>
                <v:shape id="Text Box 2" o:spid="_x0000_s1028" type="#_x0000_t202" style="position:absolute;top:4686300;width:5600700;height:732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04E197D3" w14:textId="0C34E732" w:rsidR="00E92512" w:rsidRPr="00D05409" w:rsidRDefault="00E92512"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v:textbox>
                </v:shape>
                <w10:wrap type="square" anchorx="margin" anchory="margin"/>
              </v:group>
            </w:pict>
          </mc:Fallback>
        </mc:AlternateContent>
      </w:r>
    </w:p>
    <w:p w14:paraId="774E1C6C" w14:textId="01F53837" w:rsidR="0034278D" w:rsidRDefault="0034278D"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M</w:t>
      </w:r>
      <w:r w:rsidRPr="00575A0D">
        <w:rPr>
          <w:rFonts w:ascii="Times New Roman" w:hAnsi="Times New Roman" w:cs="Times New Roman"/>
          <w:b/>
          <w:sz w:val="24"/>
          <w:szCs w:val="24"/>
        </w:rPr>
        <w:t>easures</w:t>
      </w:r>
    </w:p>
    <w:p w14:paraId="4AC86D99" w14:textId="1A024E3B"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 Second, we used cognitive measures available across waves 1 through to 5 to create cognitive trajectory groups and explore the relationship between SIFI and 10-year cognitive profiles. Here we outline the measures that were available cross-</w:t>
      </w:r>
      <w:proofErr w:type="spellStart"/>
      <w:r>
        <w:rPr>
          <w:rFonts w:ascii="Times New Roman" w:hAnsi="Times New Roman" w:cs="Times New Roman"/>
          <w:sz w:val="24"/>
          <w:szCs w:val="24"/>
        </w:rPr>
        <w:t>sectionally</w:t>
      </w:r>
      <w:proofErr w:type="spellEnd"/>
      <w:r>
        <w:rPr>
          <w:rFonts w:ascii="Times New Roman" w:hAnsi="Times New Roman" w:cs="Times New Roman"/>
          <w:sz w:val="24"/>
          <w:szCs w:val="24"/>
        </w:rPr>
        <w:t xml:space="preserve"> (at wave 3) followed by longitudinal measures.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73267737"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9E6407" w:rsidRPr="00575A0D">
        <w:rPr>
          <w:rFonts w:ascii="Times New Roman" w:hAnsi="Times New Roman" w:cs="Times New Roman"/>
          <w:sz w:val="24"/>
          <w:szCs w:val="24"/>
        </w:rPr>
        <w:t>, a summary of the measures we focus on from wave 3 of TILDA are shown in Figure 1a</w:t>
      </w:r>
      <w:r w:rsidR="00972C10">
        <w:rPr>
          <w:rFonts w:ascii="Times New Roman" w:hAnsi="Times New Roman" w:cs="Times New Roman"/>
          <w:sz w:val="24"/>
          <w:szCs w:val="24"/>
        </w:rPr>
        <w:t>.</w:t>
      </w:r>
    </w:p>
    <w:p w14:paraId="6A477120" w14:textId="3525773C" w:rsidR="00437F2E" w:rsidRPr="00575A0D" w:rsidRDefault="00802841"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The Sound Induced Flash Illusion:</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w:t>
      </w:r>
      <w:r w:rsidR="001B219D" w:rsidRPr="00575A0D">
        <w:rPr>
          <w:rFonts w:ascii="Times New Roman" w:hAnsi="Times New Roman" w:cs="Times New Roman"/>
          <w:sz w:val="24"/>
          <w:szCs w:val="24"/>
        </w:rPr>
        <w:t xml:space="preserve">also </w:t>
      </w:r>
      <w:r w:rsidR="00CD023A" w:rsidRPr="00575A0D">
        <w:rPr>
          <w:rFonts w:ascii="Times New Roman" w:hAnsi="Times New Roman" w:cs="Times New Roman"/>
          <w:sz w:val="24"/>
          <w:szCs w:val="24"/>
        </w:rPr>
        <w:t xml:space="preserve">been outlined elsewhere </w:t>
      </w:r>
      <w:r w:rsidR="00CD023A"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ernández et al., 2019; 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he start of each trial.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projected onto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lastRenderedPageBreak/>
        <w:t>ms.</w:t>
      </w:r>
      <w:proofErr w:type="spellEnd"/>
      <w:r w:rsidR="00032D3C" w:rsidRPr="00575A0D">
        <w:rPr>
          <w:rFonts w:ascii="Times New Roman" w:hAnsi="Times New Roman" w:cs="Times New Roman"/>
          <w:sz w:val="24"/>
          <w:szCs w:val="24"/>
        </w:rPr>
        <w:t xml:space="preserve">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0A0D750C"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one trial from each of the following conditions</w:t>
      </w:r>
      <w:proofErr w:type="gramStart"/>
      <w:r w:rsidR="0052590D" w:rsidRPr="00575A0D">
        <w:rPr>
          <w:rFonts w:ascii="Times New Roman" w:hAnsi="Times New Roman" w:cs="Times New Roman"/>
          <w:sz w:val="24"/>
          <w:szCs w:val="24"/>
        </w:rPr>
        <w:t>;</w:t>
      </w:r>
      <w:proofErr w:type="gramEnd"/>
      <w:r w:rsidR="0052590D" w:rsidRPr="00575A0D">
        <w:rPr>
          <w:rFonts w:ascii="Times New Roman" w:hAnsi="Times New Roman" w:cs="Times New Roman"/>
          <w:sz w:val="24"/>
          <w:szCs w:val="24"/>
        </w:rPr>
        <w:t xml:space="preserve">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66C707C"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085BBC5E" w:rsidR="00EE2779" w:rsidRPr="00575A0D" w:rsidRDefault="00790B23" w:rsidP="00EE2779">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Choice Reaction Time (CRT) task: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 xml:space="preserve">central button </w:t>
      </w:r>
      <w:r w:rsidR="00EE2779" w:rsidRPr="00575A0D">
        <w:rPr>
          <w:rFonts w:ascii="Times New Roman" w:hAnsi="Times New Roman" w:cs="Times New Roman"/>
          <w:sz w:val="24"/>
          <w:szCs w:val="24"/>
        </w:rPr>
        <w:t xml:space="preserve">which participants held </w:t>
      </w:r>
      <w:r w:rsidR="000828D2">
        <w:rPr>
          <w:rFonts w:ascii="Times New Roman" w:hAnsi="Times New Roman" w:cs="Times New Roman"/>
          <w:sz w:val="24"/>
          <w:szCs w:val="24"/>
        </w:rPr>
        <w:t>down with their finger</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F52CEB" w:rsidRPr="00575A0D">
        <w:rPr>
          <w:rFonts w:ascii="Times New Roman" w:hAnsi="Times New Roman" w:cs="Times New Roman"/>
          <w:sz w:val="24"/>
          <w:szCs w:val="24"/>
        </w:rPr>
        <w:t>This procedure obtains</w:t>
      </w:r>
      <w:r w:rsidR="00EE2779" w:rsidRPr="00575A0D">
        <w:rPr>
          <w:rFonts w:ascii="Times New Roman" w:hAnsi="Times New Roman" w:cs="Times New Roman"/>
          <w:sz w:val="24"/>
          <w:szCs w:val="24"/>
        </w:rPr>
        <w:t xml:space="preserve"> two measures of reaction time, the time at which the finger was released </w:t>
      </w:r>
      <w:r w:rsidR="00EE2779" w:rsidRPr="00575A0D">
        <w:rPr>
          <w:rFonts w:ascii="Times New Roman" w:hAnsi="Times New Roman" w:cs="Times New Roman"/>
          <w:sz w:val="24"/>
          <w:szCs w:val="24"/>
        </w:rPr>
        <w:lastRenderedPageBreak/>
        <w:t xml:space="preserve">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C3ABF">
        <w:rPr>
          <w:rFonts w:ascii="Times New Roman" w:hAnsi="Times New Roman" w:cs="Times New Roman"/>
          <w:sz w:val="24"/>
          <w:szCs w:val="24"/>
        </w:rPr>
        <w:t>cognitive</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C3ABF" w:rsidRPr="00C03C5F">
        <w:rPr>
          <w:rFonts w:ascii="Times New Roman" w:hAnsi="Times New Roman" w:cs="Times New Roman"/>
          <w:sz w:val="24"/>
          <w:szCs w:val="24"/>
        </w:rPr>
        <w:t>motor</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D91F049" w:rsidR="00EE2779" w:rsidRPr="00575A0D" w:rsidRDefault="00EE2779" w:rsidP="00EE2779">
      <w:pPr>
        <w:spacing w:after="0" w:line="480" w:lineRule="auto"/>
        <w:rPr>
          <w:rFonts w:ascii="Times New Roman" w:eastAsia="Times New Roman" w:hAnsi="Times New Roman" w:cs="Times New Roman"/>
          <w:sz w:val="24"/>
          <w:szCs w:val="24"/>
        </w:rPr>
      </w:pPr>
      <w:r w:rsidRPr="00575A0D">
        <w:rPr>
          <w:rFonts w:ascii="Times New Roman" w:hAnsi="Times New Roman" w:cs="Times New Roman"/>
          <w:b/>
          <w:sz w:val="24"/>
          <w:szCs w:val="24"/>
        </w:rPr>
        <w:t>Sustained Attention to Response Task (SAR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proofErr w:type="gram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w:t>
      </w:r>
      <w:proofErr w:type="gramEnd"/>
      <w:r w:rsidRPr="00575A0D">
        <w:rPr>
          <w:rFonts w:ascii="Times New Roman" w:eastAsia="Times New Roman" w:hAnsi="Times New Roman" w:cs="Times New Roman"/>
          <w:sz w:val="24"/>
          <w:szCs w:val="24"/>
        </w:rPr>
        <w:t xml:space="preserve">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xml:space="preserve">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number ‘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579C7E7D" w:rsidR="00972C10" w:rsidRDefault="00EE2779"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11E0C397"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lastRenderedPageBreak/>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Animal naming (verbal fluency). </w:t>
      </w:r>
    </w:p>
    <w:p w14:paraId="4F22A160"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Immediate recall: </w:t>
      </w:r>
      <w:r w:rsidRPr="00575A0D">
        <w:rPr>
          <w:rFonts w:ascii="Times New Roman" w:hAnsi="Times New Roman" w:cs="Times New Roman"/>
          <w:sz w:val="24"/>
          <w:szCs w:val="24"/>
        </w:rPr>
        <w:t>Participants were presented with an audio recording of 10 wor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randomly selected from the lists shown in Supplementary Table S7). Before presenting the word list, a sample audio recording of the 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Verbal fluency:</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recorded was taken 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Delayed recall:</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xml:space="preserve">, which acted as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w:t>
      </w:r>
      <w:r w:rsidRPr="00575A0D">
        <w:rPr>
          <w:rFonts w:ascii="Times New Roman" w:hAnsi="Times New Roman" w:cs="Times New Roman"/>
          <w:sz w:val="24"/>
          <w:szCs w:val="24"/>
        </w:rPr>
        <w:lastRenderedPageBreak/>
        <w:t xml:space="preserve">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w:t>
      </w:r>
      <w:proofErr w:type="spellStart"/>
      <w:r w:rsidRPr="00575A0D">
        <w:rPr>
          <w:rFonts w:ascii="Times New Roman" w:hAnsi="Times New Roman" w:cs="Times New Roman"/>
          <w:sz w:val="24"/>
          <w:szCs w:val="24"/>
        </w:rPr>
        <w:t>mins</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29347796" w:rsidR="00972C10" w:rsidRPr="00312B8B" w:rsidRDefault="00972C10" w:rsidP="00EE0199">
      <w:pPr>
        <w:spacing w:line="480" w:lineRule="auto"/>
        <w:rPr>
          <w:rFonts w:ascii="Times New Roman" w:hAnsi="Times New Roman" w:cs="Times New Roman"/>
          <w:b/>
          <w:sz w:val="24"/>
          <w:szCs w:val="24"/>
        </w:rPr>
      </w:pPr>
      <w:r w:rsidRPr="00312B8B">
        <w:rPr>
          <w:rFonts w:ascii="Times New Roman" w:hAnsi="Times New Roman" w:cs="Times New Roman"/>
          <w:b/>
          <w:sz w:val="24"/>
          <w:szCs w:val="24"/>
        </w:rPr>
        <w:t>Analyses</w:t>
      </w:r>
    </w:p>
    <w:p w14:paraId="18CEBCEA" w14:textId="173230C3"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3"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4" w:history="1">
        <w:r w:rsidR="00762A6A" w:rsidRPr="00143C2B">
          <w:rPr>
            <w:rStyle w:val="Hyperlink"/>
            <w:rFonts w:ascii="Times New Roman" w:hAnsi="Times New Roman" w:cs="Times New Roman"/>
            <w:sz w:val="24"/>
            <w:szCs w:val="24"/>
          </w:rPr>
          <w:t>https://osf.io/9de5z/?view_only=7f94fde12cec4e96a9cc022095ccc515</w:t>
        </w:r>
      </w:hyperlink>
      <w:proofErr w:type="gramStart"/>
      <w:r w:rsidR="00762A6A">
        <w:rPr>
          <w:rFonts w:ascii="Times New Roman" w:hAnsi="Times New Roman" w:cs="Times New Roman"/>
          <w:sz w:val="24"/>
          <w:szCs w:val="24"/>
        </w:rPr>
        <w:t xml:space="preserve"> )</w:t>
      </w:r>
      <w:proofErr w:type="gramEnd"/>
      <w:r w:rsidR="00762A6A">
        <w:rPr>
          <w:rFonts w:ascii="Times New Roman" w:hAnsi="Times New Roman" w:cs="Times New Roman"/>
          <w:sz w:val="24"/>
          <w:szCs w:val="24"/>
        </w:rPr>
        <w:t>.</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dependant variabl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312B8B" w:rsidRDefault="001B7FE3" w:rsidP="00CD023A">
      <w:pPr>
        <w:spacing w:line="480" w:lineRule="auto"/>
        <w:contextualSpacing/>
        <w:rPr>
          <w:rFonts w:ascii="Times New Roman" w:hAnsi="Times New Roman" w:cs="Times New Roman"/>
          <w:b/>
          <w:i/>
          <w:sz w:val="24"/>
          <w:szCs w:val="24"/>
        </w:rPr>
      </w:pPr>
      <w:r w:rsidRPr="00F72074">
        <w:rPr>
          <w:rFonts w:ascii="Times New Roman" w:hAnsi="Times New Roman" w:cs="Times New Roman"/>
          <w:b/>
          <w:i/>
          <w:sz w:val="24"/>
          <w:szCs w:val="24"/>
        </w:rPr>
        <w:t xml:space="preserve">Cross-sectional statistical analysis </w:t>
      </w:r>
    </w:p>
    <w:p w14:paraId="2348E928" w14:textId="729C1E32"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a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male/female)</w:t>
      </w:r>
      <w:r w:rsidR="000217AB" w:rsidRPr="00575A0D">
        <w:rPr>
          <w:rFonts w:ascii="Times New Roman" w:hAnsi="Times New Roman" w:cs="Times New Roman"/>
          <w:sz w:val="24"/>
          <w:szCs w:val="24"/>
        </w:rPr>
        <w:t>, education</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proofErr w:type="gram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proofErr w:type="gram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lastRenderedPageBreak/>
        <w:t>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proofErr w:type="spellStart"/>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w:t>
      </w:r>
      <w:proofErr w:type="spellEnd"/>
      <w:r w:rsidR="00360DB1" w:rsidRPr="00575A0D">
        <w:rPr>
          <w:rFonts w:ascii="Times New Roman" w:hAnsi="Times New Roman" w:cs="Times New Roman"/>
          <w:sz w:val="24"/>
          <w:szCs w:val="24"/>
        </w:rPr>
        <w:t xml:space="preserve">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312B8B" w:rsidRDefault="000F0E06" w:rsidP="000F0E06">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w:t>
      </w:r>
      <w:proofErr w:type="spellStart"/>
      <w:r w:rsidR="00C04279" w:rsidRPr="00575A0D">
        <w:rPr>
          <w:rFonts w:ascii="Times New Roman" w:hAnsi="Times New Roman" w:cs="Times New Roman"/>
          <w:sz w:val="24"/>
          <w:szCs w:val="24"/>
        </w:rPr>
        <w:t>Bouldin</w:t>
      </w:r>
      <w:proofErr w:type="spellEnd"/>
      <w:r w:rsidR="00C04279" w:rsidRPr="00575A0D">
        <w:rPr>
          <w:rFonts w:ascii="Times New Roman" w:hAnsi="Times New Roman" w:cs="Times New Roman"/>
          <w:sz w:val="24"/>
          <w:szCs w:val="24"/>
        </w:rPr>
        <w:t xml:space="preserve">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0AFC30F8"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w:t>
      </w:r>
      <w:r w:rsidR="00B52705" w:rsidRPr="00575A0D">
        <w:rPr>
          <w:rFonts w:ascii="Times New Roman" w:hAnsi="Times New Roman" w:cs="Times New Roman"/>
          <w:sz w:val="24"/>
          <w:szCs w:val="24"/>
        </w:rPr>
        <w:lastRenderedPageBreak/>
        <w:t xml:space="preserve">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B8F539A"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9A68FC" w:rsidRPr="00575A0D">
        <w:rPr>
          <w:rFonts w:ascii="Times New Roman" w:hAnsi="Times New Roman" w:cs="Times New Roman"/>
          <w:sz w:val="24"/>
          <w:szCs w:val="24"/>
        </w:rPr>
        <w:t xml:space="preserve">The CRT task comprises both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F9107FC"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 SOA interaction term indicated 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 xml:space="preserve">response times were associated with less accurate performance at longer SOAs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21A89159"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not responding to the numbers 1- 2 and 4 – 9 that require a button press) and commission (responding to the number 3, which does not require a button press)</w:t>
      </w:r>
      <w:r w:rsidR="002B0D3D" w:rsidRPr="00575A0D">
        <w:rPr>
          <w:rFonts w:ascii="Times New Roman" w:hAnsi="Times New Roman" w:cs="Times New Roman"/>
          <w:sz w:val="24"/>
          <w:szCs w:val="24"/>
        </w:rPr>
        <w:t>.</w:t>
      </w:r>
      <w:r w:rsidR="00911D67" w:rsidRPr="00575A0D">
        <w:rPr>
          <w:rFonts w:ascii="Times New Roman" w:hAnsi="Times New Roman" w:cs="Times New Roman"/>
          <w:sz w:val="24"/>
          <w:szCs w:val="24"/>
        </w:rPr>
        <w:t xml:space="preserve"> We considered if each of these error types interacted with SOA. </w:t>
      </w:r>
    </w:p>
    <w:p w14:paraId="64706576" w14:textId="1A2BA592"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for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 SOA interaction term indicated this term significantly improved model fit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B436767"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lastRenderedPageBreak/>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indicating the time taken to connect numbers without needing to consciously switch between colours) and the CTT2 (indicating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8CB4530"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 SOA interaction </w:t>
      </w:r>
      <w:r w:rsidR="00DF3D1A" w:rsidRPr="00575A0D">
        <w:rPr>
          <w:rFonts w:ascii="Times New Roman" w:hAnsi="Times New Roman" w:cs="Times New Roman"/>
          <w:sz w:val="24"/>
          <w:szCs w:val="24"/>
        </w:rPr>
        <w:t xml:space="preserve">to a model with the CTT1 * 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 xml:space="preserve">model fit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 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 SOA interaction term was significant</w:t>
      </w:r>
      <w:r w:rsidR="00DF3D1A" w:rsidRPr="00575A0D">
        <w:rPr>
          <w:rFonts w:ascii="Times New Roman" w:hAnsi="Times New Roman" w:cs="Times New Roman"/>
          <w:sz w:val="24"/>
          <w:szCs w:val="24"/>
        </w:rPr>
        <w:t xml:space="preserve">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5FB45355" w14:textId="6957F948" w:rsidR="009F4F2F" w:rsidRPr="00575A0D" w:rsidRDefault="00CA4B34" w:rsidP="00875C8A">
      <w:pPr>
        <w:spacing w:line="480" w:lineRule="auto"/>
        <w:ind w:firstLine="720"/>
        <w:contextualSpacing/>
        <w:rPr>
          <w:rFonts w:ascii="Times New Roman" w:hAnsi="Times New Roman" w:cs="Times New Roman"/>
          <w:sz w:val="24"/>
          <w:szCs w:val="24"/>
        </w:rPr>
        <w:sectPr w:rsidR="009F4F2F" w:rsidRPr="00575A0D" w:rsidSect="001778FD">
          <w:headerReference w:type="even" r:id="rId15"/>
          <w:headerReference w:type="default" r:id="rId16"/>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39CA0F3E" w14:textId="5DFDF803" w:rsidR="00E40114" w:rsidRPr="00575A0D" w:rsidRDefault="006404C6" w:rsidP="00556277">
      <w:pPr>
        <w:spacing w:line="480" w:lineRule="auto"/>
        <w:contextualSpacing/>
        <w:rPr>
          <w:rFonts w:ascii="Times New Roman" w:hAnsi="Times New Roman" w:cs="Times New Roman"/>
          <w:sz w:val="24"/>
          <w:szCs w:val="24"/>
        </w:rPr>
      </w:pPr>
      <w:r w:rsidRPr="00575A0D">
        <w:rPr>
          <w:rFonts w:ascii="Times New Roman" w:hAnsi="Times New Roman" w:cs="Times New Roman"/>
          <w:noProof/>
          <w:sz w:val="24"/>
          <w:szCs w:val="24"/>
          <w:lang w:val="en-US"/>
        </w:rPr>
        <w:lastRenderedPageBreak/>
        <w:drawing>
          <wp:inline distT="0" distB="0" distL="0" distR="0" wp14:anchorId="7E92E32F" wp14:editId="07927E0B">
            <wp:extent cx="8856980" cy="3107690"/>
            <wp:effectExtent l="0" t="0" r="7620" b="0"/>
            <wp:docPr id="11" name="Picture 11"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6980" cy="3107690"/>
                    </a:xfrm>
                    <a:prstGeom prst="rect">
                      <a:avLst/>
                    </a:prstGeom>
                    <a:noFill/>
                    <a:ln>
                      <a:noFill/>
                    </a:ln>
                  </pic:spPr>
                </pic:pic>
              </a:graphicData>
            </a:graphic>
          </wp:inline>
        </w:drawing>
      </w:r>
    </w:p>
    <w:p w14:paraId="22E83DE0" w14:textId="42522A9F" w:rsidR="009F4F2F" w:rsidRPr="00575A0D" w:rsidRDefault="009F4F2F" w:rsidP="00556277">
      <w:pPr>
        <w:spacing w:line="480" w:lineRule="auto"/>
        <w:contextualSpacing/>
        <w:rPr>
          <w:rFonts w:ascii="Times New Roman" w:hAnsi="Times New Roman" w:cs="Times New Roman"/>
          <w:sz w:val="24"/>
          <w:szCs w:val="24"/>
        </w:rPr>
      </w:pP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0973A9A5" w14:textId="18CCF84C" w:rsidR="00675AC1" w:rsidRDefault="00263266" w:rsidP="00675AC1">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E10ADA">
        <w:rPr>
          <w:rFonts w:ascii="Times New Roman" w:hAnsi="Times New Roman" w:cs="Times New Roman"/>
          <w:sz w:val="24"/>
          <w:szCs w:val="24"/>
        </w:rPr>
        <w:t>4</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53A6D">
        <w:rPr>
          <w:rFonts w:ascii="Times New Roman" w:hAnsi="Times New Roman" w:cs="Times New Roman"/>
          <w:sz w:val="24"/>
          <w:szCs w:val="24"/>
        </w:rPr>
        <w:t>4</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healthiest’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p>
    <w:p w14:paraId="3475F93D" w14:textId="7A0E9D9F" w:rsidR="00675AC1" w:rsidRDefault="00675AC1"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simple characterization of how each group changed in performance across 10 years</w:t>
      </w:r>
      <w:r w:rsidR="003E6BD6">
        <w:rPr>
          <w:rFonts w:ascii="Times New Roman" w:hAnsi="Times New Roman" w:cs="Times New Roman"/>
          <w:sz w:val="24"/>
          <w:szCs w:val="24"/>
        </w:rPr>
        <w:t>,</w:t>
      </w:r>
      <w:r>
        <w:rPr>
          <w:rFonts w:ascii="Times New Roman" w:hAnsi="Times New Roman" w:cs="Times New Roman"/>
          <w:sz w:val="24"/>
          <w:szCs w:val="24"/>
        </w:rPr>
        <w:t xml:space="preserve"> we performed t-tests comparing perfor</w:t>
      </w:r>
      <w:r w:rsidR="00FD0C4F">
        <w:rPr>
          <w:rFonts w:ascii="Times New Roman" w:hAnsi="Times New Roman" w:cs="Times New Roman"/>
          <w:sz w:val="24"/>
          <w:szCs w:val="24"/>
        </w:rPr>
        <w:t>mance at wave 1 to wave 5. For i</w:t>
      </w:r>
      <w:r>
        <w:rPr>
          <w:rFonts w:ascii="Times New Roman" w:hAnsi="Times New Roman" w:cs="Times New Roman"/>
          <w:sz w:val="24"/>
          <w:szCs w:val="24"/>
        </w:rPr>
        <w:t xml:space="preserve">mmediate recall, </w:t>
      </w:r>
      <w:r w:rsidR="00181CF1">
        <w:rPr>
          <w:rFonts w:ascii="Times New Roman" w:hAnsi="Times New Roman" w:cs="Times New Roman"/>
          <w:sz w:val="24"/>
          <w:szCs w:val="24"/>
        </w:rPr>
        <w:t xml:space="preserve">the number of words recalled by </w:t>
      </w:r>
      <w:r w:rsidR="00010DDD">
        <w:rPr>
          <w:rFonts w:ascii="Times New Roman" w:hAnsi="Times New Roman" w:cs="Times New Roman"/>
          <w:sz w:val="24"/>
          <w:szCs w:val="24"/>
        </w:rPr>
        <w:t xml:space="preserve">group A increased between wave 1 </w:t>
      </w:r>
      <w:r w:rsidR="003E6BD6">
        <w:rPr>
          <w:rFonts w:ascii="Times New Roman" w:hAnsi="Times New Roman" w:cs="Times New Roman"/>
          <w:sz w:val="24"/>
          <w:szCs w:val="24"/>
        </w:rPr>
        <w:t xml:space="preserve">(M = </w:t>
      </w:r>
      <w:r w:rsidR="00010DDD">
        <w:rPr>
          <w:rFonts w:ascii="Times New Roman" w:hAnsi="Times New Roman" w:cs="Times New Roman"/>
          <w:sz w:val="24"/>
          <w:szCs w:val="24"/>
        </w:rPr>
        <w:t>7.98, SD = 1.65</w:t>
      </w:r>
      <w:r w:rsidR="003E6BD6">
        <w:rPr>
          <w:rFonts w:ascii="Times New Roman" w:hAnsi="Times New Roman" w:cs="Times New Roman"/>
          <w:sz w:val="24"/>
          <w:szCs w:val="24"/>
        </w:rPr>
        <w:t>,</w:t>
      </w:r>
      <w:r w:rsidR="00181CF1" w:rsidRPr="00181CF1">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8</w:t>
      </w:r>
      <w:r w:rsidR="003E6BD6">
        <w:rPr>
          <w:rFonts w:ascii="Times New Roman" w:hAnsi="Times New Roman" w:cs="Times New Roman"/>
          <w:sz w:val="24"/>
          <w:szCs w:val="24"/>
        </w:rPr>
        <w:t xml:space="preserve"> – 20, words recalled) </w:t>
      </w:r>
      <w:r>
        <w:rPr>
          <w:rFonts w:ascii="Times New Roman" w:hAnsi="Times New Roman" w:cs="Times New Roman"/>
          <w:sz w:val="24"/>
          <w:szCs w:val="24"/>
        </w:rPr>
        <w:t xml:space="preserve">and </w:t>
      </w:r>
      <w:r w:rsidR="003E6BD6">
        <w:rPr>
          <w:rFonts w:ascii="Times New Roman" w:hAnsi="Times New Roman" w:cs="Times New Roman"/>
          <w:sz w:val="24"/>
          <w:szCs w:val="24"/>
        </w:rPr>
        <w:t xml:space="preserve">wave </w:t>
      </w:r>
      <w:r>
        <w:rPr>
          <w:rFonts w:ascii="Times New Roman" w:hAnsi="Times New Roman" w:cs="Times New Roman"/>
          <w:sz w:val="24"/>
          <w:szCs w:val="24"/>
        </w:rPr>
        <w:t xml:space="preserve">5 </w:t>
      </w:r>
      <w:r w:rsidR="00010DDD">
        <w:rPr>
          <w:rFonts w:ascii="Times New Roman" w:hAnsi="Times New Roman" w:cs="Times New Roman"/>
          <w:sz w:val="24"/>
          <w:szCs w:val="24"/>
        </w:rPr>
        <w:t>(M = 8.21</w:t>
      </w:r>
      <w:r w:rsidR="003E6BD6">
        <w:rPr>
          <w:rFonts w:ascii="Times New Roman" w:hAnsi="Times New Roman" w:cs="Times New Roman"/>
          <w:sz w:val="24"/>
          <w:szCs w:val="24"/>
        </w:rPr>
        <w:t xml:space="preserve">, </w:t>
      </w:r>
      <w:r w:rsidR="00010DDD">
        <w:rPr>
          <w:rFonts w:ascii="Times New Roman" w:hAnsi="Times New Roman" w:cs="Times New Roman"/>
          <w:sz w:val="24"/>
          <w:szCs w:val="24"/>
        </w:rPr>
        <w:t xml:space="preserve">SD = 1.58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7</w:t>
      </w:r>
      <w:r w:rsidR="003E6BD6">
        <w:rPr>
          <w:rFonts w:ascii="Times New Roman" w:hAnsi="Times New Roman" w:cs="Times New Roman"/>
          <w:sz w:val="24"/>
          <w:szCs w:val="24"/>
        </w:rPr>
        <w:t xml:space="preserve">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003D1281">
        <w:rPr>
          <w:rFonts w:ascii="Times New Roman" w:hAnsi="Times New Roman" w:cs="Times New Roman"/>
          <w:sz w:val="24"/>
          <w:szCs w:val="24"/>
        </w:rPr>
        <w:t>9.896e-08</w:t>
      </w:r>
      <w:r w:rsidR="000108C8">
        <w:rPr>
          <w:rFonts w:ascii="Times New Roman" w:hAnsi="Times New Roman" w:cs="Times New Roman"/>
          <w:sz w:val="24"/>
          <w:szCs w:val="24"/>
        </w:rPr>
        <w:t xml:space="preserve">; </w:t>
      </w:r>
      <w:r w:rsidR="00010DDD">
        <w:rPr>
          <w:rFonts w:ascii="Times New Roman" w:hAnsi="Times New Roman" w:cs="Times New Roman"/>
          <w:sz w:val="24"/>
          <w:szCs w:val="24"/>
        </w:rPr>
        <w:t xml:space="preserve">in group B </w:t>
      </w:r>
      <w:r w:rsidR="00181CF1">
        <w:rPr>
          <w:rFonts w:ascii="Times New Roman" w:hAnsi="Times New Roman" w:cs="Times New Roman"/>
          <w:sz w:val="24"/>
          <w:szCs w:val="24"/>
        </w:rPr>
        <w:t xml:space="preserve">the number of words recalled </w:t>
      </w:r>
      <w:r w:rsidR="00010DDD">
        <w:rPr>
          <w:rFonts w:ascii="Times New Roman" w:hAnsi="Times New Roman" w:cs="Times New Roman"/>
          <w:sz w:val="24"/>
          <w:szCs w:val="24"/>
        </w:rPr>
        <w:t xml:space="preserve">remained relatively </w:t>
      </w:r>
      <w:r w:rsidR="003D1281">
        <w:rPr>
          <w:rFonts w:ascii="Times New Roman" w:hAnsi="Times New Roman" w:cs="Times New Roman"/>
          <w:sz w:val="24"/>
          <w:szCs w:val="24"/>
        </w:rPr>
        <w:t>s</w:t>
      </w:r>
      <w:r w:rsidR="00010DDD">
        <w:rPr>
          <w:rFonts w:ascii="Times New Roman" w:hAnsi="Times New Roman" w:cs="Times New Roman"/>
          <w:sz w:val="24"/>
          <w:szCs w:val="24"/>
        </w:rPr>
        <w:t>table</w:t>
      </w:r>
      <w:r w:rsidR="003D1281">
        <w:rPr>
          <w:rFonts w:ascii="Times New Roman" w:hAnsi="Times New Roman" w:cs="Times New Roman"/>
          <w:sz w:val="24"/>
          <w:szCs w:val="24"/>
        </w:rPr>
        <w:t xml:space="preserve"> and did not significantly differ between wave 1 and 5</w:t>
      </w:r>
      <w:r w:rsidR="00010DDD">
        <w:rPr>
          <w:rFonts w:ascii="Times New Roman" w:hAnsi="Times New Roman" w:cs="Times New Roman"/>
          <w:sz w:val="24"/>
          <w:szCs w:val="24"/>
        </w:rPr>
        <w:t xml:space="preserve"> (M = 6.58, SD = 1.8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2</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 xml:space="preserve">at wave 1 and </w:t>
      </w:r>
      <w:r w:rsidR="00010DDD">
        <w:rPr>
          <w:rFonts w:ascii="Times New Roman" w:hAnsi="Times New Roman" w:cs="Times New Roman"/>
          <w:sz w:val="24"/>
          <w:szCs w:val="24"/>
        </w:rPr>
        <w:t>M = 6.38, SD = 1.9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4</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at wave 5</w:t>
      </w:r>
      <w:r w:rsidR="000108C8">
        <w:rPr>
          <w:rFonts w:ascii="Times New Roman" w:hAnsi="Times New Roman" w:cs="Times New Roman"/>
          <w:sz w:val="24"/>
          <w:szCs w:val="24"/>
        </w:rPr>
        <w:t xml:space="preserve">) </w:t>
      </w:r>
      <w:r w:rsidR="000108C8" w:rsidRPr="00273930">
        <w:rPr>
          <w:rFonts w:ascii="Times New Roman" w:hAnsi="Times New Roman" w:cs="Times New Roman"/>
          <w:i/>
          <w:sz w:val="24"/>
          <w:szCs w:val="24"/>
        </w:rPr>
        <w:t>p</w:t>
      </w:r>
      <w:r w:rsidR="000108C8">
        <w:rPr>
          <w:rFonts w:ascii="Times New Roman" w:hAnsi="Times New Roman" w:cs="Times New Roman"/>
          <w:sz w:val="24"/>
          <w:szCs w:val="24"/>
        </w:rPr>
        <w:t xml:space="preserve"> = </w:t>
      </w:r>
      <w:r w:rsidR="0076664C">
        <w:rPr>
          <w:rFonts w:ascii="Times New Roman" w:hAnsi="Times New Roman" w:cs="Times New Roman"/>
          <w:sz w:val="24"/>
          <w:szCs w:val="24"/>
        </w:rPr>
        <w:t>0.1604</w:t>
      </w:r>
      <w:r w:rsidR="00F425D4">
        <w:rPr>
          <w:rFonts w:ascii="Times New Roman" w:hAnsi="Times New Roman" w:cs="Times New Roman"/>
          <w:sz w:val="24"/>
          <w:szCs w:val="24"/>
        </w:rPr>
        <w:t xml:space="preserve">; </w:t>
      </w:r>
      <w:r w:rsidR="00181CF1">
        <w:rPr>
          <w:rFonts w:ascii="Times New Roman" w:hAnsi="Times New Roman" w:cs="Times New Roman"/>
          <w:sz w:val="24"/>
          <w:szCs w:val="24"/>
        </w:rPr>
        <w:t xml:space="preserve">the number of words recalled in </w:t>
      </w:r>
      <w:r w:rsidR="00F425D4">
        <w:rPr>
          <w:rFonts w:ascii="Times New Roman" w:hAnsi="Times New Roman" w:cs="Times New Roman"/>
          <w:sz w:val="24"/>
          <w:szCs w:val="24"/>
        </w:rPr>
        <w:t xml:space="preserve">group C significantly </w:t>
      </w:r>
      <w:r w:rsidR="00181CF1">
        <w:rPr>
          <w:rFonts w:ascii="Times New Roman" w:hAnsi="Times New Roman" w:cs="Times New Roman"/>
          <w:sz w:val="24"/>
          <w:szCs w:val="24"/>
        </w:rPr>
        <w:t>decreased between waves (M = 4.93,</w:t>
      </w:r>
      <w:r w:rsidR="0076664C">
        <w:rPr>
          <w:rFonts w:ascii="Times New Roman" w:hAnsi="Times New Roman" w:cs="Times New Roman"/>
          <w:sz w:val="24"/>
          <w:szCs w:val="24"/>
        </w:rPr>
        <w:t xml:space="preserve"> SD = 1.85</w:t>
      </w:r>
      <w:r w:rsidR="00181CF1">
        <w:rPr>
          <w:rFonts w:ascii="Times New Roman" w:hAnsi="Times New Roman" w:cs="Times New Roman"/>
          <w:sz w:val="24"/>
          <w:szCs w:val="24"/>
        </w:rPr>
        <w:t xml:space="preserve"> range = 2 – 17</w:t>
      </w:r>
      <w:r w:rsidR="006E63AA">
        <w:rPr>
          <w:rFonts w:ascii="Times New Roman" w:hAnsi="Times New Roman" w:cs="Times New Roman"/>
          <w:sz w:val="24"/>
          <w:szCs w:val="24"/>
        </w:rPr>
        <w:t xml:space="preserve"> at wave 1 and M = 4.24, range 0 – 16 at wave 5)</w:t>
      </w:r>
      <w:r w:rsidR="001D7900">
        <w:rPr>
          <w:rFonts w:ascii="Times New Roman" w:hAnsi="Times New Roman" w:cs="Times New Roman"/>
          <w:sz w:val="24"/>
          <w:szCs w:val="24"/>
        </w:rPr>
        <w:t xml:space="preserve"> </w:t>
      </w:r>
      <w:r w:rsidR="001D7900" w:rsidRPr="001D7900">
        <w:rPr>
          <w:rFonts w:ascii="Times New Roman" w:hAnsi="Times New Roman" w:cs="Times New Roman"/>
          <w:i/>
          <w:sz w:val="24"/>
          <w:szCs w:val="24"/>
        </w:rPr>
        <w:t xml:space="preserve">p </w:t>
      </w:r>
      <w:r w:rsidR="001D7900" w:rsidRPr="001D7900">
        <w:rPr>
          <w:rFonts w:ascii="Times New Roman" w:hAnsi="Times New Roman" w:cs="Times New Roman"/>
          <w:sz w:val="24"/>
          <w:szCs w:val="24"/>
        </w:rPr>
        <w:t xml:space="preserve">= </w:t>
      </w:r>
      <w:r w:rsidR="0076664C">
        <w:rPr>
          <w:rFonts w:ascii="Times New Roman" w:hAnsi="Times New Roman" w:cs="Times New Roman"/>
          <w:sz w:val="24"/>
          <w:szCs w:val="24"/>
        </w:rPr>
        <w:t>4.051e-10</w:t>
      </w:r>
      <w:r w:rsidR="006E63AA">
        <w:rPr>
          <w:rFonts w:ascii="Times New Roman" w:hAnsi="Times New Roman" w:cs="Times New Roman"/>
          <w:sz w:val="24"/>
          <w:szCs w:val="24"/>
        </w:rPr>
        <w:t xml:space="preserve">. </w:t>
      </w:r>
    </w:p>
    <w:p w14:paraId="022E60BC" w14:textId="2E24D141" w:rsidR="00FD0C4F" w:rsidRDefault="00FD0C4F"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or delayed recall, the number of words recalled by group A </w:t>
      </w:r>
      <w:r w:rsidR="00016CA9">
        <w:rPr>
          <w:rFonts w:ascii="Times New Roman" w:hAnsi="Times New Roman" w:cs="Times New Roman"/>
          <w:sz w:val="24"/>
          <w:szCs w:val="24"/>
        </w:rPr>
        <w:t>improved</w:t>
      </w:r>
      <w:r>
        <w:rPr>
          <w:rFonts w:ascii="Times New Roman" w:hAnsi="Times New Roman" w:cs="Times New Roman"/>
          <w:sz w:val="24"/>
          <w:szCs w:val="24"/>
        </w:rPr>
        <w:t xml:space="preserve"> between wave 1 (M = </w:t>
      </w:r>
      <w:r w:rsidR="00016CA9">
        <w:rPr>
          <w:rFonts w:ascii="Times New Roman" w:hAnsi="Times New Roman" w:cs="Times New Roman"/>
          <w:sz w:val="24"/>
          <w:szCs w:val="24"/>
        </w:rPr>
        <w:t>8.24, SD = 1.47</w:t>
      </w:r>
      <w:r>
        <w:rPr>
          <w:rFonts w:ascii="Times New Roman" w:hAnsi="Times New Roman" w:cs="Times New Roman"/>
          <w:sz w:val="24"/>
          <w:szCs w:val="24"/>
        </w:rPr>
        <w:t>,</w:t>
      </w:r>
      <w:r w:rsidRPr="00181CF1">
        <w:rPr>
          <w:rFonts w:ascii="Times New Roman" w:hAnsi="Times New Roman" w:cs="Times New Roman"/>
          <w:sz w:val="24"/>
          <w:szCs w:val="24"/>
        </w:rPr>
        <w:t xml:space="preserve"> </w:t>
      </w:r>
      <w:r w:rsidR="00016CA9">
        <w:rPr>
          <w:rFonts w:ascii="Times New Roman" w:hAnsi="Times New Roman" w:cs="Times New Roman"/>
          <w:sz w:val="24"/>
          <w:szCs w:val="24"/>
        </w:rPr>
        <w:t>range = 1 – 10) and wave 5 (M = 8.52, SD = 1.28, range = 3 – 1</w:t>
      </w:r>
      <w:r w:rsidR="0043556F">
        <w:rPr>
          <w:rFonts w:ascii="Times New Roman" w:hAnsi="Times New Roman" w:cs="Times New Roman"/>
          <w:sz w:val="24"/>
          <w:szCs w:val="24"/>
        </w:rPr>
        <w:t>)</w:t>
      </w:r>
      <w:proofErr w:type="gramStart"/>
      <w:r w:rsidR="0043556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73930">
        <w:rPr>
          <w:rFonts w:ascii="Times New Roman" w:hAnsi="Times New Roman" w:cs="Times New Roman"/>
          <w:i/>
          <w:sz w:val="24"/>
          <w:szCs w:val="24"/>
        </w:rPr>
        <w:t>p</w:t>
      </w:r>
      <w:proofErr w:type="gramEnd"/>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6A08FBE5" w14:textId="23D69C1A" w:rsidR="006B75B9" w:rsidRPr="00575A0D" w:rsidRDefault="006B75B9" w:rsidP="006B75B9">
      <w:pPr>
        <w:spacing w:line="480" w:lineRule="auto"/>
        <w:ind w:firstLine="720"/>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For animal naming, all three groups showed significant declines between wave 1 and wave 5. Group A dropped from a mean of 29.9 (</w:t>
      </w:r>
      <w:r w:rsidR="007E1847">
        <w:rPr>
          <w:rFonts w:ascii="Times New Roman" w:hAnsi="Times New Roman" w:cs="Times New Roman"/>
          <w:sz w:val="24"/>
          <w:szCs w:val="24"/>
        </w:rPr>
        <w:t xml:space="preserve">SD = 5.83, </w:t>
      </w:r>
      <w:r>
        <w:rPr>
          <w:rFonts w:ascii="Times New Roman" w:hAnsi="Times New Roman" w:cs="Times New Roman"/>
          <w:sz w:val="24"/>
          <w:szCs w:val="24"/>
        </w:rPr>
        <w:t>range 0 – 50) at wave 1 to 26.16 at wave 5 (</w:t>
      </w:r>
      <w:r w:rsidR="007E1847">
        <w:rPr>
          <w:rFonts w:ascii="Times New Roman" w:hAnsi="Times New Roman" w:cs="Times New Roman"/>
          <w:sz w:val="24"/>
          <w:szCs w:val="24"/>
        </w:rPr>
        <w:t xml:space="preserve">SD = 4.70, </w:t>
      </w:r>
      <w:r>
        <w:rPr>
          <w:rFonts w:ascii="Times New Roman" w:hAnsi="Times New Roman" w:cs="Times New Roman"/>
          <w:sz w:val="24"/>
          <w:szCs w:val="24"/>
        </w:rPr>
        <w:t xml:space="preserve">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w:t>
      </w:r>
      <w:r w:rsidR="00B4222A">
        <w:rPr>
          <w:rFonts w:ascii="Times New Roman" w:hAnsi="Times New Roman" w:cs="Times New Roman"/>
          <w:sz w:val="24"/>
          <w:szCs w:val="24"/>
        </w:rPr>
        <w:t>Group B</w:t>
      </w:r>
      <w:r>
        <w:rPr>
          <w:rFonts w:ascii="Times New Roman" w:hAnsi="Times New Roman" w:cs="Times New Roman"/>
          <w:sz w:val="24"/>
          <w:szCs w:val="24"/>
        </w:rPr>
        <w:t xml:space="preserve"> dropped from a mean of </w:t>
      </w:r>
      <w:r w:rsidR="00B4222A">
        <w:rPr>
          <w:rFonts w:ascii="Times New Roman" w:hAnsi="Times New Roman" w:cs="Times New Roman"/>
          <w:sz w:val="24"/>
          <w:szCs w:val="24"/>
        </w:rPr>
        <w:t>23.75</w:t>
      </w:r>
      <w:r>
        <w:rPr>
          <w:rFonts w:ascii="Times New Roman" w:hAnsi="Times New Roman" w:cs="Times New Roman"/>
          <w:sz w:val="24"/>
          <w:szCs w:val="24"/>
        </w:rPr>
        <w:t xml:space="preserve"> (</w:t>
      </w:r>
      <w:r w:rsidR="007E1847">
        <w:rPr>
          <w:rFonts w:ascii="Times New Roman" w:hAnsi="Times New Roman" w:cs="Times New Roman"/>
          <w:sz w:val="24"/>
          <w:szCs w:val="24"/>
        </w:rPr>
        <w:t xml:space="preserve">SD = 23.75, </w:t>
      </w:r>
      <w:r>
        <w:rPr>
          <w:rFonts w:ascii="Times New Roman" w:hAnsi="Times New Roman" w:cs="Times New Roman"/>
          <w:sz w:val="24"/>
          <w:szCs w:val="24"/>
        </w:rPr>
        <w:t xml:space="preserve">range </w:t>
      </w:r>
      <w:r w:rsidR="00B4222A">
        <w:rPr>
          <w:rFonts w:ascii="Times New Roman" w:hAnsi="Times New Roman" w:cs="Times New Roman"/>
          <w:sz w:val="24"/>
          <w:szCs w:val="24"/>
        </w:rPr>
        <w:t>3</w:t>
      </w:r>
      <w:r>
        <w:rPr>
          <w:rFonts w:ascii="Times New Roman" w:hAnsi="Times New Roman" w:cs="Times New Roman"/>
          <w:sz w:val="24"/>
          <w:szCs w:val="24"/>
        </w:rPr>
        <w:t xml:space="preserve"> –</w:t>
      </w:r>
      <w:r w:rsidR="00B4222A">
        <w:rPr>
          <w:rFonts w:ascii="Times New Roman" w:hAnsi="Times New Roman" w:cs="Times New Roman"/>
          <w:sz w:val="24"/>
          <w:szCs w:val="24"/>
        </w:rPr>
        <w:t xml:space="preserve"> 47</w:t>
      </w:r>
      <w:r>
        <w:rPr>
          <w:rFonts w:ascii="Times New Roman" w:hAnsi="Times New Roman" w:cs="Times New Roman"/>
          <w:sz w:val="24"/>
          <w:szCs w:val="24"/>
        </w:rPr>
        <w:t xml:space="preserve">) at wave 1 to </w:t>
      </w:r>
      <w:r w:rsidR="00B4222A">
        <w:rPr>
          <w:rFonts w:ascii="Times New Roman" w:hAnsi="Times New Roman" w:cs="Times New Roman"/>
          <w:sz w:val="24"/>
          <w:szCs w:val="24"/>
        </w:rPr>
        <w:t>20.38</w:t>
      </w:r>
      <w:r>
        <w:rPr>
          <w:rFonts w:ascii="Times New Roman" w:hAnsi="Times New Roman" w:cs="Times New Roman"/>
          <w:sz w:val="24"/>
          <w:szCs w:val="24"/>
        </w:rPr>
        <w:t xml:space="preserve"> at wave 5 (</w:t>
      </w:r>
      <w:r w:rsidR="007E1847">
        <w:rPr>
          <w:rFonts w:ascii="Times New Roman" w:hAnsi="Times New Roman" w:cs="Times New Roman"/>
          <w:sz w:val="24"/>
          <w:szCs w:val="24"/>
        </w:rPr>
        <w:t xml:space="preserve">SD = 20.38, </w:t>
      </w:r>
      <w:r>
        <w:rPr>
          <w:rFonts w:ascii="Times New Roman" w:hAnsi="Times New Roman" w:cs="Times New Roman"/>
          <w:sz w:val="24"/>
          <w:szCs w:val="24"/>
        </w:rPr>
        <w:t xml:space="preserve">range </w:t>
      </w:r>
      <w:r w:rsidR="00B4222A">
        <w:rPr>
          <w:rFonts w:ascii="Times New Roman" w:hAnsi="Times New Roman" w:cs="Times New Roman"/>
          <w:sz w:val="24"/>
          <w:szCs w:val="24"/>
        </w:rPr>
        <w:t>1 - 38</w:t>
      </w:r>
      <w:r>
        <w:rPr>
          <w:rFonts w:ascii="Times New Roman" w:hAnsi="Times New Roman" w:cs="Times New Roman"/>
          <w:sz w:val="24"/>
          <w:szCs w:val="24"/>
        </w:rPr>
        <w:t xml:space="preserve">), </w:t>
      </w:r>
      <w:r w:rsidRPr="006B75B9">
        <w:rPr>
          <w:rFonts w:ascii="Times New Roman" w:hAnsi="Times New Roman" w:cs="Times New Roman"/>
          <w:i/>
          <w:sz w:val="24"/>
          <w:szCs w:val="24"/>
        </w:rPr>
        <w:t>p</w:t>
      </w:r>
      <w:r>
        <w:rPr>
          <w:rFonts w:ascii="Times New Roman" w:hAnsi="Times New Roman" w:cs="Times New Roman"/>
          <w:sz w:val="24"/>
          <w:szCs w:val="24"/>
        </w:rPr>
        <w:t xml:space="preserve"> &lt; 2.2e-</w:t>
      </w:r>
      <w:r>
        <w:rPr>
          <w:rFonts w:ascii="Times New Roman" w:hAnsi="Times New Roman" w:cs="Times New Roman"/>
          <w:sz w:val="24"/>
          <w:szCs w:val="24"/>
        </w:rPr>
        <w:lastRenderedPageBreak/>
        <w:t>16.</w:t>
      </w:r>
      <w:r w:rsidR="00B4222A" w:rsidRPr="00B4222A">
        <w:rPr>
          <w:rFonts w:ascii="Times New Roman" w:hAnsi="Times New Roman" w:cs="Times New Roman"/>
          <w:sz w:val="24"/>
          <w:szCs w:val="24"/>
        </w:rPr>
        <w:t xml:space="preserve"> </w:t>
      </w:r>
      <w:r w:rsidR="00B4222A">
        <w:rPr>
          <w:rFonts w:ascii="Times New Roman" w:hAnsi="Times New Roman" w:cs="Times New Roman"/>
          <w:sz w:val="24"/>
          <w:szCs w:val="24"/>
        </w:rPr>
        <w:t>Group C dropped from a mean of 16.89 (</w:t>
      </w:r>
      <w:r w:rsidR="007E1847">
        <w:rPr>
          <w:rFonts w:ascii="Times New Roman" w:hAnsi="Times New Roman" w:cs="Times New Roman"/>
          <w:sz w:val="24"/>
          <w:szCs w:val="24"/>
        </w:rPr>
        <w:t xml:space="preserve">SD = 16.89, </w:t>
      </w:r>
      <w:r w:rsidR="00B4222A">
        <w:rPr>
          <w:rFonts w:ascii="Times New Roman" w:hAnsi="Times New Roman" w:cs="Times New Roman"/>
          <w:sz w:val="24"/>
          <w:szCs w:val="24"/>
        </w:rPr>
        <w:t>range 0 - 31) at wave 1 to 15 at wave 5 (</w:t>
      </w:r>
      <w:r w:rsidR="007E1847">
        <w:rPr>
          <w:rFonts w:ascii="Times New Roman" w:hAnsi="Times New Roman" w:cs="Times New Roman"/>
          <w:sz w:val="24"/>
          <w:szCs w:val="24"/>
        </w:rPr>
        <w:t xml:space="preserve">SD = 15.00, </w:t>
      </w:r>
      <w:r w:rsidR="00B4222A">
        <w:rPr>
          <w:rFonts w:ascii="Times New Roman" w:hAnsi="Times New Roman" w:cs="Times New Roman"/>
          <w:sz w:val="24"/>
          <w:szCs w:val="24"/>
        </w:rPr>
        <w:t xml:space="preserve">range 0 - 32), </w:t>
      </w:r>
      <w:r w:rsidR="00B4222A" w:rsidRPr="006B75B9">
        <w:rPr>
          <w:rFonts w:ascii="Times New Roman" w:hAnsi="Times New Roman" w:cs="Times New Roman"/>
          <w:i/>
          <w:sz w:val="24"/>
          <w:szCs w:val="24"/>
        </w:rPr>
        <w:t>p</w:t>
      </w:r>
      <w:r w:rsidR="00B4222A">
        <w:rPr>
          <w:rFonts w:ascii="Times New Roman" w:hAnsi="Times New Roman" w:cs="Times New Roman"/>
          <w:sz w:val="24"/>
          <w:szCs w:val="24"/>
        </w:rPr>
        <w:t xml:space="preserve"> &lt; 2.2e-16.</w:t>
      </w:r>
    </w:p>
    <w:p w14:paraId="45A000DD" w14:textId="5CB7ADAE" w:rsidR="00B6782F" w:rsidRPr="00575A0D" w:rsidRDefault="004410F2"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 </w:t>
      </w:r>
      <w:r w:rsidR="00AF08F3" w:rsidRPr="00AF08F3">
        <w:rPr>
          <w:rFonts w:ascii="Times New Roman" w:hAnsi="Times New Roman" w:cs="Times New Roman"/>
          <w:noProof/>
          <w:sz w:val="24"/>
          <w:szCs w:val="24"/>
          <w:lang w:val="en-US"/>
        </w:rPr>
        <mc:AlternateContent>
          <mc:Choice Requires="wpg">
            <w:drawing>
              <wp:inline distT="0" distB="0" distL="0" distR="0" wp14:anchorId="0D8EDFD4" wp14:editId="153C3003">
                <wp:extent cx="6172200" cy="2025449"/>
                <wp:effectExtent l="0" t="0" r="0" b="6985"/>
                <wp:docPr id="1" name="Group 8"/>
                <wp:cNvGraphicFramePr/>
                <a:graphic xmlns:a="http://schemas.openxmlformats.org/drawingml/2006/main">
                  <a:graphicData uri="http://schemas.microsoft.com/office/word/2010/wordprocessingGroup">
                    <wpg:wgp>
                      <wpg:cNvGrpSpPr/>
                      <wpg:grpSpPr>
                        <a:xfrm>
                          <a:off x="0" y="0"/>
                          <a:ext cx="6172200" cy="2025449"/>
                          <a:chOff x="0" y="0"/>
                          <a:chExt cx="13804979" cy="4320000"/>
                        </a:xfrm>
                      </wpg:grpSpPr>
                      <pic:pic xmlns:pic="http://schemas.openxmlformats.org/drawingml/2006/picture">
                        <pic:nvPicPr>
                          <pic:cNvPr id="2" name="Picture 2" descr="immediate recall-kml-sep.pdf"/>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2650"/>
                            <a:ext cx="4552716" cy="4294701"/>
                          </a:xfrm>
                          <a:prstGeom prst="rect">
                            <a:avLst/>
                          </a:prstGeom>
                        </pic:spPr>
                      </pic:pic>
                      <pic:pic xmlns:pic="http://schemas.openxmlformats.org/drawingml/2006/picture">
                        <pic:nvPicPr>
                          <pic:cNvPr id="6" name="Picture 6" descr="delayed recall-kml-sep.pdf"/>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4604446" y="4843"/>
                            <a:ext cx="4569267" cy="4310314"/>
                          </a:xfrm>
                          <a:prstGeom prst="rect">
                            <a:avLst/>
                          </a:prstGeom>
                        </pic:spPr>
                      </pic:pic>
                      <pic:pic xmlns:pic="http://schemas.openxmlformats.org/drawingml/2006/picture">
                        <pic:nvPicPr>
                          <pic:cNvPr id="9" name="Picture 9" descr="animal naming-kml-sep.pdf"/>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9225444" y="0"/>
                            <a:ext cx="4579535" cy="4320000"/>
                          </a:xfrm>
                          <a:prstGeom prst="rect">
                            <a:avLst/>
                          </a:prstGeom>
                        </pic:spPr>
                      </pic:pic>
                    </wpg:wgp>
                  </a:graphicData>
                </a:graphic>
              </wp:inline>
            </w:drawing>
          </mc:Choice>
          <mc:Fallback>
            <w:pict>
              <v:group id="Group 8" o:spid="_x0000_s1026" style="width:486pt;height:159.5pt;mso-position-horizontal-relative:char;mso-position-vertical-relative:line" coordsize="13804979,43200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immediate recall-kml-sep.pdf" style="position:absolute;top:12650;width:4552716;height:42947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J&#10;PMnBAAAA2gAAAA8AAABkcnMvZG93bnJldi54bWxEj92KwjAUhO8XfIdwhL1b03oh0jWKiMKCIPjz&#10;AKfN2aa2OSlJ1ta33ywseDnMzDfMajPaTjzIh8axgnyWgSCunG64VnC7Hj6WIEJE1tg5JgVPCrBZ&#10;T95WWGg38Jkel1iLBOFQoAITY19IGSpDFsPM9cTJ+3beYkzS11J7HBLcdnKeZQtpseG0YLCnnaGq&#10;vfxYBS0N2t/PleFjfup535Z5uSuVep+O208Qkcb4Cv+3v7SCOfxdSTdAr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AJPMnBAAAA2gAAAA8AAAAAAAAAAAAAAAAAnAIAAGRy&#10;cy9kb3ducmV2LnhtbFBLBQYAAAAABAAEAPcAAACKAwAAAAA=&#10;">
                  <v:imagedata r:id="rId21" o:title="immediate recall-kml-sep.pdf"/>
                  <v:path arrowok="t"/>
                </v:shape>
                <v:shape id="Picture 6" o:spid="_x0000_s1028" type="#_x0000_t75" alt="delayed recall-kml-sep.pdf" style="position:absolute;left:4604446;top:4843;width:4569267;height:43103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oB&#10;I+fGAAAA2gAAAA8AAABkcnMvZG93bnJldi54bWxEj91qwkAUhO8LvsNyCt4U3VRQNHUTiiiIIFT7&#10;A707zR6TaPZsyG40vr0rFLwcZuYbZp52phJnalxpWcHrMAJBnFldcq7g63M1mIJwHlljZZkUXMlB&#10;mvSe5hhre+Ednfc+FwHCLkYFhfd1LKXLCjLohrYmDt7BNgZ9kE0udYOXADeVHEXRRBosOSwUWNOi&#10;oOy0b42Cv+voZ3PYth/f6+XCtS+z36M7jpXqP3fvbyA8df4R/m+vtYIJ3K+EGyCTG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gEj58YAAADaAAAADwAAAAAAAAAAAAAAAACc&#10;AgAAZHJzL2Rvd25yZXYueG1sUEsFBgAAAAAEAAQA9wAAAI8DAAAAAA==&#10;">
                  <v:imagedata r:id="rId22" o:title="delayed recall-kml-sep.pdf"/>
                  <v:path arrowok="t"/>
                </v:shape>
                <v:shape id="Picture 9" o:spid="_x0000_s1029" type="#_x0000_t75" alt="animal naming-kml-sep.pdf" style="position:absolute;left:9225444;width:4579535;height:432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S&#10;TOPDAAAA2gAAAA8AAABkcnMvZG93bnJldi54bWxEj09Lw0AQxe+C32EZwZvd6KG1abeliBYpVGhT&#10;xOOQnW6C2dmQnTapn94tCB4f78+PN18OvlFn6mId2MDjKANFXAZbszNwKN4enkFFQbbYBCYDF4qw&#10;XNzezDG3oecdnffiVBrhmKOBSqTNtY5lRR7jKLTEyTuGzqMk2TltO+zTuG/0U5aNtceaE6HCll4q&#10;Kr/3J58g7vXrZ0LjYtJL4wrZrj9Wm09j7u+G1QyU0CD/4b/2uzUwheuVdAP04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pJM48MAAADaAAAADwAAAAAAAAAAAAAAAACcAgAA&#10;ZHJzL2Rvd25yZXYueG1sUEsFBgAAAAAEAAQA9wAAAIwDAAAAAA==&#10;">
                  <v:imagedata r:id="rId23" o:title="animal naming-kml-sep.pdf"/>
                  <v:path arrowok="t"/>
                </v:shape>
                <w10:anchorlock/>
              </v:group>
            </w:pict>
          </mc:Fallback>
        </mc:AlternateContent>
      </w:r>
    </w:p>
    <w:p w14:paraId="61CD5084" w14:textId="31F41BC0" w:rsidR="004410F2" w:rsidRDefault="00C438F5">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t>Figure 5</w:t>
      </w:r>
      <w:r w:rsidR="008A458D" w:rsidRPr="00575A0D">
        <w:rPr>
          <w:rFonts w:ascii="Times New Roman" w:hAnsi="Times New Roman" w:cs="Times New Roman"/>
          <w:b/>
          <w:sz w:val="18"/>
          <w:szCs w:val="18"/>
        </w:rPr>
        <w:t>.</w:t>
      </w:r>
      <w:r w:rsidR="008A458D" w:rsidRPr="00575A0D">
        <w:rPr>
          <w:rFonts w:ascii="Times New Roman" w:hAnsi="Times New Roman" w:cs="Times New Roman"/>
          <w:sz w:val="18"/>
          <w:szCs w:val="18"/>
        </w:rPr>
        <w:t xml:space="preserve"> Cluster trajectory groups for measures of immediate recall, delayed recall and verbal fluency</w:t>
      </w:r>
      <w:r w:rsidR="007F2CB0" w:rsidRPr="00575A0D">
        <w:rPr>
          <w:rFonts w:ascii="Times New Roman" w:hAnsi="Times New Roman" w:cs="Times New Roman"/>
          <w:sz w:val="18"/>
          <w:szCs w:val="18"/>
        </w:rPr>
        <w:t xml:space="preserve"> and sample percentage falling into each group. </w:t>
      </w:r>
      <w:r w:rsidR="00405BBC" w:rsidRPr="00575A0D">
        <w:rPr>
          <w:rFonts w:ascii="Times New Roman" w:hAnsi="Times New Roman" w:cs="Times New Roman"/>
          <w:sz w:val="18"/>
          <w:szCs w:val="18"/>
        </w:rPr>
        <w:t>Groups were labelled as “A”, “B” and “C” reflecting</w:t>
      </w:r>
      <w:r w:rsidR="001978CC">
        <w:rPr>
          <w:rFonts w:ascii="Times New Roman" w:hAnsi="Times New Roman" w:cs="Times New Roman"/>
          <w:sz w:val="18"/>
          <w:szCs w:val="18"/>
        </w:rPr>
        <w:t xml:space="preserve"> the “healthiest” to “least healthy” trajectories</w:t>
      </w:r>
      <w:r w:rsidR="00405BBC" w:rsidRPr="00575A0D">
        <w:rPr>
          <w:rFonts w:ascii="Times New Roman" w:hAnsi="Times New Roman" w:cs="Times New Roman"/>
          <w:sz w:val="18"/>
          <w:szCs w:val="18"/>
        </w:rPr>
        <w:t xml:space="preserve">.  </w:t>
      </w:r>
      <w:r w:rsidR="007F2CB0" w:rsidRPr="00575A0D">
        <w:rPr>
          <w:rFonts w:ascii="Times New Roman" w:hAnsi="Times New Roman" w:cs="Times New Roman"/>
          <w:sz w:val="18"/>
          <w:szCs w:val="18"/>
        </w:rPr>
        <w:t xml:space="preserve">Note that different participants can be allocated to different groups depending </w:t>
      </w:r>
      <w:r w:rsidR="00D92EFA" w:rsidRPr="00575A0D">
        <w:rPr>
          <w:rFonts w:ascii="Times New Roman" w:hAnsi="Times New Roman" w:cs="Times New Roman"/>
          <w:sz w:val="18"/>
          <w:szCs w:val="18"/>
        </w:rPr>
        <w:t>on measure</w:t>
      </w:r>
      <w:r w:rsidR="00633545" w:rsidRPr="00575A0D">
        <w:rPr>
          <w:rFonts w:ascii="Times New Roman" w:hAnsi="Times New Roman" w:cs="Times New Roman"/>
          <w:sz w:val="18"/>
          <w:szCs w:val="18"/>
        </w:rPr>
        <w:t xml:space="preserve"> (i.e. an individual belonging to group A for immediate recall, does not necessarily belong to group A in delayed recall and verbal fluency)</w:t>
      </w:r>
      <w:r w:rsidR="00D92EFA" w:rsidRPr="00575A0D">
        <w:rPr>
          <w:rFonts w:ascii="Times New Roman" w:hAnsi="Times New Roman" w:cs="Times New Roman"/>
          <w:sz w:val="18"/>
          <w:szCs w:val="18"/>
        </w:rPr>
        <w:t>.</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C396204"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2149C3">
        <w:rPr>
          <w:rFonts w:ascii="Times New Roman" w:hAnsi="Times New Roman" w:cs="Times New Roman"/>
          <w:sz w:val="24"/>
          <w:szCs w:val="24"/>
        </w:rPr>
        <w:t>6</w:t>
      </w:r>
      <w:r w:rsidR="00C438F5" w:rsidRPr="00575A0D">
        <w:rPr>
          <w:rFonts w:ascii="Times New Roman" w:hAnsi="Times New Roman" w:cs="Times New Roman"/>
          <w:sz w:val="24"/>
          <w:szCs w:val="24"/>
        </w:rPr>
        <w:t xml:space="preserve">a </w:t>
      </w:r>
      <w:r w:rsidR="001C525B">
        <w:rPr>
          <w:rFonts w:ascii="Times New Roman" w:hAnsi="Times New Roman" w:cs="Times New Roman"/>
          <w:sz w:val="24"/>
          <w:szCs w:val="24"/>
        </w:rPr>
        <w:t>Groups B and C</w:t>
      </w:r>
      <w:r w:rsidRPr="00575A0D">
        <w:rPr>
          <w:rFonts w:ascii="Times New Roman" w:hAnsi="Times New Roman" w:cs="Times New Roman"/>
          <w:sz w:val="24"/>
          <w:szCs w:val="24"/>
        </w:rPr>
        <w:t xml:space="preserve"> had lower accuracy relative to the most cognitively healt</w:t>
      </w:r>
      <w:r w:rsidR="001C525B">
        <w:rPr>
          <w:rFonts w:ascii="Times New Roman" w:hAnsi="Times New Roman" w:cs="Times New Roman"/>
          <w:sz w:val="24"/>
          <w:szCs w:val="24"/>
        </w:rPr>
        <w:t>hy group (group A</w:t>
      </w:r>
      <w:r w:rsidR="00C438F5" w:rsidRPr="00575A0D">
        <w:rPr>
          <w:rFonts w:ascii="Times New Roman" w:hAnsi="Times New Roman" w:cs="Times New Roman"/>
          <w:sz w:val="24"/>
          <w:szCs w:val="24"/>
        </w:rPr>
        <w:t>)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his pattern was most evident in the least cognitively healthy group (group C).</w:t>
      </w:r>
    </w:p>
    <w:p w14:paraId="6E09FF9E" w14:textId="09B55F7C"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and C had lower accuracy relative to the most co</w:t>
      </w:r>
      <w:r w:rsidR="001C525B">
        <w:rPr>
          <w:rFonts w:ascii="Times New Roman" w:hAnsi="Times New Roman" w:cs="Times New Roman"/>
          <w:sz w:val="24"/>
          <w:szCs w:val="24"/>
        </w:rPr>
        <w:t>gnitively healthy group (group A</w:t>
      </w:r>
      <w:r w:rsidRPr="00575A0D">
        <w:rPr>
          <w:rFonts w:ascii="Times New Roman" w:hAnsi="Times New Roman" w:cs="Times New Roman"/>
          <w:sz w:val="24"/>
          <w:szCs w:val="24"/>
        </w:rPr>
        <w:t xml:space="preserve">) and this was most pronounced at longer SOAs (Figure 6b). </w:t>
      </w:r>
    </w:p>
    <w:p w14:paraId="20ED0596" w14:textId="347FA227"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relative to the most cognitively healt</w:t>
      </w:r>
      <w:r w:rsidR="002658CF" w:rsidRPr="00575A0D">
        <w:rPr>
          <w:rFonts w:ascii="Times New Roman" w:hAnsi="Times New Roman" w:cs="Times New Roman"/>
          <w:sz w:val="24"/>
          <w:szCs w:val="24"/>
        </w:rPr>
        <w:t>hy 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6c</w:t>
      </w:r>
      <w:r w:rsidRPr="00575A0D">
        <w:rPr>
          <w:rFonts w:ascii="Times New Roman" w:hAnsi="Times New Roman" w:cs="Times New Roman"/>
          <w:sz w:val="24"/>
          <w:szCs w:val="24"/>
        </w:rPr>
        <w:t xml:space="preserve">). </w:t>
      </w:r>
    </w:p>
    <w:p w14:paraId="26D61EF9" w14:textId="77777777" w:rsidR="00330A38" w:rsidRPr="00575A0D" w:rsidRDefault="00330A38" w:rsidP="007961D8">
      <w:pPr>
        <w:spacing w:line="480" w:lineRule="auto"/>
        <w:contextualSpacing/>
        <w:rPr>
          <w:rFonts w:ascii="Times New Roman" w:hAnsi="Times New Roman" w:cs="Times New Roman"/>
          <w:sz w:val="24"/>
          <w:szCs w:val="24"/>
        </w:rPr>
      </w:pPr>
    </w:p>
    <w:p w14:paraId="35487F6F" w14:textId="77777777" w:rsidR="007961D8" w:rsidRPr="00575A0D" w:rsidRDefault="007961D8" w:rsidP="00F0447F">
      <w:pPr>
        <w:spacing w:line="480" w:lineRule="auto"/>
        <w:contextualSpacing/>
        <w:rPr>
          <w:rFonts w:ascii="Times New Roman" w:hAnsi="Times New Roman" w:cs="Times New Roman"/>
          <w:sz w:val="24"/>
          <w:szCs w:val="24"/>
        </w:rPr>
      </w:pPr>
    </w:p>
    <w:p w14:paraId="7AB143C8" w14:textId="77777777" w:rsidR="00C90599" w:rsidRPr="00575A0D" w:rsidRDefault="00C90599" w:rsidP="00F0447F">
      <w:pPr>
        <w:spacing w:line="480" w:lineRule="auto"/>
        <w:contextualSpacing/>
        <w:rPr>
          <w:rFonts w:ascii="Times New Roman" w:hAnsi="Times New Roman" w:cs="Times New Roman"/>
          <w:sz w:val="24"/>
          <w:szCs w:val="24"/>
        </w:rPr>
      </w:pPr>
    </w:p>
    <w:p w14:paraId="263040C1" w14:textId="77777777" w:rsidR="004D7DB1" w:rsidRPr="00575A0D" w:rsidRDefault="004D7DB1" w:rsidP="00CD023A">
      <w:pPr>
        <w:spacing w:line="480" w:lineRule="auto"/>
        <w:contextualSpacing/>
        <w:rPr>
          <w:rFonts w:ascii="Times New Roman" w:hAnsi="Times New Roman" w:cs="Times New Roman"/>
          <w:sz w:val="24"/>
          <w:szCs w:val="24"/>
        </w:rPr>
        <w:sectPr w:rsidR="004D7DB1" w:rsidRPr="00575A0D" w:rsidSect="001778FD">
          <w:pgSz w:w="11906" w:h="16838"/>
          <w:pgMar w:top="1440" w:right="1440" w:bottom="1440" w:left="1440" w:header="708" w:footer="708" w:gutter="0"/>
          <w:lnNumType w:countBy="1"/>
          <w:cols w:space="708"/>
          <w:docGrid w:linePitch="360"/>
        </w:sectPr>
      </w:pPr>
    </w:p>
    <w:p w14:paraId="4F99FB77" w14:textId="25C900DF" w:rsidR="00C90599" w:rsidRPr="00575A0D" w:rsidRDefault="00C90599" w:rsidP="00CD023A">
      <w:pPr>
        <w:spacing w:line="480" w:lineRule="auto"/>
        <w:contextualSpacing/>
        <w:rPr>
          <w:rFonts w:ascii="Times New Roman" w:hAnsi="Times New Roman" w:cs="Times New Roman"/>
          <w:sz w:val="24"/>
          <w:szCs w:val="24"/>
        </w:rPr>
      </w:pPr>
    </w:p>
    <w:p w14:paraId="30136E88" w14:textId="7C0B0A1D" w:rsidR="004D7DB1" w:rsidRPr="00575A0D" w:rsidRDefault="00D37127" w:rsidP="00CD023A">
      <w:pPr>
        <w:spacing w:line="480" w:lineRule="auto"/>
        <w:contextualSpacing/>
        <w:rPr>
          <w:rFonts w:ascii="Times New Roman" w:hAnsi="Times New Roman" w:cs="Times New Roman"/>
          <w:sz w:val="24"/>
          <w:szCs w:val="24"/>
        </w:rPr>
      </w:pPr>
      <w:r w:rsidRPr="00D37127">
        <w:rPr>
          <w:rFonts w:ascii="Times New Roman" w:hAnsi="Times New Roman" w:cs="Times New Roman"/>
          <w:noProof/>
          <w:sz w:val="24"/>
          <w:szCs w:val="24"/>
          <w:lang w:val="en-US"/>
        </w:rPr>
        <mc:AlternateContent>
          <mc:Choice Requires="wpg">
            <w:drawing>
              <wp:inline distT="0" distB="0" distL="0" distR="0" wp14:anchorId="4E8FFE2F" wp14:editId="44024DDE">
                <wp:extent cx="8863330" cy="2868104"/>
                <wp:effectExtent l="0" t="0" r="1270" b="2540"/>
                <wp:docPr id="29" name="Group 1"/>
                <wp:cNvGraphicFramePr/>
                <a:graphic xmlns:a="http://schemas.openxmlformats.org/drawingml/2006/main">
                  <a:graphicData uri="http://schemas.microsoft.com/office/word/2010/wordprocessingGroup">
                    <wpg:wgp>
                      <wpg:cNvGrpSpPr/>
                      <wpg:grpSpPr>
                        <a:xfrm>
                          <a:off x="0" y="0"/>
                          <a:ext cx="8863330" cy="2868104"/>
                          <a:chOff x="0" y="0"/>
                          <a:chExt cx="20252049" cy="6553200"/>
                        </a:xfrm>
                      </wpg:grpSpPr>
                      <pic:pic xmlns:pic="http://schemas.openxmlformats.org/drawingml/2006/picture">
                        <pic:nvPicPr>
                          <pic:cNvPr id="30" name="Picture 30" descr="immediate recall_selectedTerms.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6946900" cy="6553200"/>
                          </a:xfrm>
                          <a:prstGeom prst="rect">
                            <a:avLst/>
                          </a:prstGeom>
                        </pic:spPr>
                      </pic:pic>
                      <pic:pic xmlns:pic="http://schemas.openxmlformats.org/drawingml/2006/picture">
                        <pic:nvPicPr>
                          <pic:cNvPr id="31" name="Picture 31" descr="delayed recall_selectedTerms.pdf"/>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6750683" y="0"/>
                            <a:ext cx="6946900" cy="6553200"/>
                          </a:xfrm>
                          <a:prstGeom prst="rect">
                            <a:avLst/>
                          </a:prstGeom>
                        </pic:spPr>
                      </pic:pic>
                      <pic:pic xmlns:pic="http://schemas.openxmlformats.org/drawingml/2006/picture">
                        <pic:nvPicPr>
                          <pic:cNvPr id="32" name="Picture 32" descr="animal naming_selectedTerms.pdf"/>
                          <pic:cNvPicPr>
                            <a:picLocks noChangeAspect="1"/>
                          </pic:cNvPicPr>
                        </pic:nvPicPr>
                        <pic:blipFill rotWithShape="1">
                          <a:blip r:embed="rId26">
                            <a:extLst>
                              <a:ext uri="{28A0092B-C50C-407E-A947-70E740481C1C}">
                                <a14:useLocalDpi xmlns:a14="http://schemas.microsoft.com/office/drawing/2010/main" val="0"/>
                              </a:ext>
                            </a:extLst>
                          </a:blip>
                          <a:srcRect r="2824"/>
                          <a:stretch/>
                        </pic:blipFill>
                        <pic:spPr>
                          <a:xfrm>
                            <a:off x="13501366" y="0"/>
                            <a:ext cx="6750683" cy="6553200"/>
                          </a:xfrm>
                          <a:prstGeom prst="rect">
                            <a:avLst/>
                          </a:prstGeom>
                        </pic:spPr>
                      </pic:pic>
                    </wpg:wgp>
                  </a:graphicData>
                </a:graphic>
              </wp:inline>
            </w:drawing>
          </mc:Choice>
          <mc:Fallback>
            <w:pict>
              <v:group id="Group 1" o:spid="_x0000_s1026" style="width:697.9pt;height:225.85pt;mso-position-horizontal-relative:char;mso-position-vertical-relative:line" coordsize="20252049,65532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">
                <v:shape id="Picture 30" o:spid="_x0000_s1027" type="#_x0000_t75" alt="immediate recall_selectedTerms.pdf" style="position:absolute;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g&#10;6JDDAAAA2wAAAA8AAABkcnMvZG93bnJldi54bWxET01rwkAQvQv9D8sUejMbrdiauoqUip7ERqXt&#10;bchOk9TsbMiuJvrr3YPQ4+N9T+edqcSZGldaVjCIYhDEmdUl5wr2u2X/FYTzyBory6TgQg7ms4fe&#10;FBNtW/6kc+pzEULYJaig8L5OpHRZQQZdZGviwP3axqAPsMmlbrAN4aaSwzgeS4Mlh4YCa3ovKDum&#10;J6Pg62MyGuz+hj+bdquvl++Xw4rTg1JPj93iDYSnzv+L7+61VvAc1ocv4QfI2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mDokMMAAADbAAAADwAAAAAAAAAAAAAAAACcAgAA&#10;ZHJzL2Rvd25yZXYueG1sUEsFBgAAAAAEAAQA9wAAAIwDAAAAAA==&#10;">
                  <v:imagedata r:id="rId27" o:title="immediate recall_selectedTerms.pdf"/>
                  <v:path arrowok="t"/>
                </v:shape>
                <v:shape id="Picture 31" o:spid="_x0000_s1028" type="#_x0000_t75" alt="delayed recall_selectedTerms.pdf" style="position:absolute;left:6750683;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E&#10;IIbEAAAA2wAAAA8AAABkcnMvZG93bnJldi54bWxEj09rwkAQxe9Cv8Myhd501z+UkLqKlBaKFMHo&#10;pbchOybB7GzITjV++64g9Ph4835v3nI9+FZdqI9NYAvTiQFFXAbXcGXhePgcZ6CiIDtsA5OFG0VY&#10;r55GS8xduPKeLoVUKkE45mihFulyrWNZk8c4CR1x8k6h9yhJ9pV2PV4T3Ld6Zsyr9thwaqixo/ea&#10;ynPx69MbZnsyHwuZ/ex3c+Hjt8+KzFv78jxs3kAJDfJ//Eh/OQvzKdy3JADo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REIIbEAAAA2wAAAA8AAAAAAAAAAAAAAAAAnAIA&#10;AGRycy9kb3ducmV2LnhtbFBLBQYAAAAABAAEAPcAAACNAwAAAAA=&#10;">
                  <v:imagedata r:id="rId28" o:title="delayed recall_selectedTerms.pdf"/>
                  <v:path arrowok="t"/>
                </v:shape>
                <v:shape id="Picture 32" o:spid="_x0000_s1029" type="#_x0000_t75" alt="animal naming_selectedTerms.pdf" style="position:absolute;left:13501366;width:6750683;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RK&#10;LNzDAAAA2wAAAA8AAABkcnMvZG93bnJldi54bWxEj81qwzAQhO+FvIPYQi4lketAKU6UUPJHoKe6&#10;eYDF2tqm1spYW8XJ00eFQo/DzHzDrDaj61SkIbSeDTzPM1DElbct1wbOn4fZK6ggyBY7z2TgSgE2&#10;68nDCgvrL/xBsZRaJQiHAg00In2hdagachjmvidO3pcfHEqSQ63tgJcEd53Os+xFO2w5LTTY07ah&#10;6rv8cQZucbT7qMv33VM8lvF8k2qXizHTx/FtCUpolP/wX/tkDSxy+P2SfoBe3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Eos3MMAAADbAAAADwAAAAAAAAAAAAAAAACcAgAA&#10;ZHJzL2Rvd25yZXYueG1sUEsFBgAAAAAEAAQA9wAAAIwDAAAAAA==&#10;">
                  <v:imagedata r:id="rId29" o:title="animal naming_selectedTerms.pdf" cropright="1851f"/>
                  <v:path arrowok="t"/>
                </v:shape>
                <w10:anchorlock/>
              </v:group>
            </w:pict>
          </mc:Fallback>
        </mc:AlternateContent>
      </w:r>
    </w:p>
    <w:p w14:paraId="28546DDE" w14:textId="25229664" w:rsidR="004710DA" w:rsidRPr="00575A0D" w:rsidRDefault="00C438F5" w:rsidP="00CD023A">
      <w:pPr>
        <w:spacing w:line="480" w:lineRule="auto"/>
        <w:contextualSpacing/>
        <w:rPr>
          <w:rFonts w:ascii="Times New Roman" w:hAnsi="Times New Roman" w:cs="Times New Roman"/>
          <w:sz w:val="18"/>
          <w:szCs w:val="18"/>
        </w:rPr>
        <w:sectPr w:rsidR="004710DA" w:rsidRPr="00575A0D" w:rsidSect="00EE0199">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6</w:t>
      </w:r>
      <w:r w:rsidR="004710DA" w:rsidRPr="00575A0D">
        <w:rPr>
          <w:rFonts w:ascii="Times New Roman" w:hAnsi="Times New Roman" w:cs="Times New Roman"/>
          <w:b/>
          <w:sz w:val="18"/>
          <w:szCs w:val="18"/>
        </w:rPr>
        <w:t>.</w:t>
      </w:r>
      <w:r w:rsidR="004710DA" w:rsidRPr="00575A0D">
        <w:rPr>
          <w:rFonts w:ascii="Times New Roman" w:hAnsi="Times New Roman" w:cs="Times New Roman"/>
          <w:sz w:val="18"/>
          <w:szCs w:val="18"/>
        </w:rPr>
        <w:t xml:space="preserve"> Results of</w:t>
      </w:r>
      <w:r w:rsidR="000E1FBB">
        <w:rPr>
          <w:rFonts w:ascii="Times New Roman" w:hAnsi="Times New Roman" w:cs="Times New Roman"/>
          <w:sz w:val="18"/>
          <w:szCs w:val="18"/>
        </w:rPr>
        <w:t xml:space="preserve"> the</w:t>
      </w:r>
      <w:r w:rsidR="004710DA" w:rsidRPr="00575A0D">
        <w:rPr>
          <w:rFonts w:ascii="Times New Roman" w:hAnsi="Times New Roman" w:cs="Times New Roman"/>
          <w:sz w:val="18"/>
          <w:szCs w:val="18"/>
        </w:rPr>
        <w:t xml:space="preserve"> logistic mixed effects models with the factor of longitudinal </w:t>
      </w:r>
      <w:r w:rsidR="000E1FBB">
        <w:rPr>
          <w:rFonts w:ascii="Times New Roman" w:hAnsi="Times New Roman" w:cs="Times New Roman"/>
          <w:sz w:val="18"/>
          <w:szCs w:val="18"/>
        </w:rPr>
        <w:t>‘</w:t>
      </w:r>
      <w:r w:rsidR="006861FA" w:rsidRPr="00575A0D">
        <w:rPr>
          <w:rFonts w:ascii="Times New Roman" w:hAnsi="Times New Roman" w:cs="Times New Roman"/>
          <w:sz w:val="18"/>
          <w:szCs w:val="18"/>
        </w:rPr>
        <w:t>cognitive trajectory group</w:t>
      </w:r>
      <w:bookmarkStart w:id="0" w:name="_GoBack"/>
      <w:r w:rsidR="000E1FBB">
        <w:rPr>
          <w:rFonts w:ascii="Times New Roman" w:hAnsi="Times New Roman" w:cs="Times New Roman"/>
          <w:sz w:val="18"/>
          <w:szCs w:val="18"/>
        </w:rPr>
        <w:t>’</w:t>
      </w:r>
      <w:bookmarkEnd w:id="0"/>
      <w:r w:rsidR="004710DA" w:rsidRPr="00575A0D">
        <w:rPr>
          <w:rFonts w:ascii="Times New Roman" w:hAnsi="Times New Roman" w:cs="Times New Roman"/>
          <w:sz w:val="18"/>
          <w:szCs w:val="18"/>
        </w:rPr>
        <w:t xml:space="preserve"> as a predictor.</w:t>
      </w:r>
      <w:r w:rsidR="00A53FA0" w:rsidRPr="00575A0D">
        <w:rPr>
          <w:rFonts w:ascii="Times New Roman" w:hAnsi="Times New Roman" w:cs="Times New Roman"/>
          <w:sz w:val="18"/>
          <w:szCs w:val="18"/>
        </w:rPr>
        <w:t xml:space="preserve"> Across models the interaction between trajectory group and SOA was significant, with those in the less healthy trajectory groups scoring less accurately</w:t>
      </w:r>
      <w:r w:rsidR="000E1FBB">
        <w:rPr>
          <w:rFonts w:ascii="Times New Roman" w:hAnsi="Times New Roman" w:cs="Times New Roman"/>
          <w:sz w:val="18"/>
          <w:szCs w:val="18"/>
        </w:rPr>
        <w:t xml:space="preserve"> (i.e. greater susceptibility)</w:t>
      </w:r>
      <w:r w:rsidR="00A53FA0" w:rsidRPr="00575A0D">
        <w:rPr>
          <w:rFonts w:ascii="Times New Roman" w:hAnsi="Times New Roman" w:cs="Times New Roman"/>
          <w:sz w:val="18"/>
          <w:szCs w:val="18"/>
        </w:rPr>
        <w:t xml:space="preserve"> on</w:t>
      </w:r>
      <w:r w:rsidR="000E1FBB">
        <w:rPr>
          <w:rFonts w:ascii="Times New Roman" w:hAnsi="Times New Roman" w:cs="Times New Roman"/>
          <w:sz w:val="18"/>
          <w:szCs w:val="18"/>
        </w:rPr>
        <w:t xml:space="preserve"> the</w:t>
      </w:r>
      <w:r w:rsidR="00A53FA0" w:rsidRPr="00575A0D">
        <w:rPr>
          <w:rFonts w:ascii="Times New Roman" w:hAnsi="Times New Roman" w:cs="Times New Roman"/>
          <w:sz w:val="18"/>
          <w:szCs w:val="18"/>
        </w:rPr>
        <w:t xml:space="preserve"> illusory SIFI conditions. </w:t>
      </w: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0E768CD9"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w:t>
      </w:r>
      <w:proofErr w:type="spellStart"/>
      <w:r w:rsidRPr="00575A0D">
        <w:rPr>
          <w:rFonts w:ascii="Times New Roman" w:hAnsi="Times New Roman" w:cs="Times New Roman"/>
          <w:sz w:val="24"/>
          <w:szCs w:val="24"/>
        </w:rPr>
        <w:t>sectionally</w:t>
      </w:r>
      <w:proofErr w:type="spellEnd"/>
      <w:r w:rsidRPr="00575A0D">
        <w:rPr>
          <w:rFonts w:ascii="Times New Roman" w:hAnsi="Times New Roman" w:cs="Times New Roman"/>
          <w:sz w:val="24"/>
          <w:szCs w:val="24"/>
        </w:rPr>
        <w:t>,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Longitudinally, trajectories of immediate recall, delayed recall and animal naming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42F4ECD8" w14:textId="53AFF8E4" w:rsidR="00036992" w:rsidRPr="00575A0D" w:rsidRDefault="00545E97"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Several</w:t>
      </w:r>
      <w:r w:rsidR="00036992" w:rsidRPr="00575A0D">
        <w:rPr>
          <w:rFonts w:ascii="Times New Roman" w:hAnsi="Times New Roman" w:cs="Times New Roman"/>
          <w:sz w:val="24"/>
          <w:szCs w:val="24"/>
        </w:rPr>
        <w:t xml:space="preserve"> </w:t>
      </w:r>
      <w:r>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 SIFI</w:t>
      </w:r>
      <w:r w:rsidR="00036992" w:rsidRPr="00575A0D">
        <w:rPr>
          <w:rFonts w:ascii="Times New Roman" w:hAnsi="Times New Roman" w:cs="Times New Roman"/>
          <w:sz w:val="24"/>
          <w:szCs w:val="24"/>
        </w:rPr>
        <w:t xml:space="preserve"> inf</w:t>
      </w:r>
      <w:r w:rsidR="004825B2">
        <w:rPr>
          <w:rFonts w:ascii="Times New Roman" w:hAnsi="Times New Roman" w:cs="Times New Roman"/>
          <w:sz w:val="24"/>
          <w:szCs w:val="24"/>
        </w:rPr>
        <w:t>luenced illusion susceptibility</w:t>
      </w:r>
      <w:r w:rsidR="00B569D2">
        <w:rPr>
          <w:rFonts w:ascii="Times New Roman" w:hAnsi="Times New Roman" w:cs="Times New Roman"/>
          <w:sz w:val="24"/>
          <w:szCs w:val="24"/>
        </w:rPr>
        <w:t xml:space="preserve">; performing a </w:t>
      </w:r>
      <w:r w:rsidR="00B569D2">
        <w:rPr>
          <w:rFonts w:ascii="Times New Roman" w:hAnsi="Times New Roman" w:cs="Times New Roman"/>
          <w:sz w:val="24"/>
          <w:szCs w:val="24"/>
        </w:rPr>
        <w:lastRenderedPageBreak/>
        <w:t xml:space="preserve">visual go-no/go task decreased illusion rate whilst auditory go-no/go task increased illusion 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w:t>
      </w:r>
      <w:proofErr w:type="spellStart"/>
      <w:r w:rsidR="00B569D2">
        <w:rPr>
          <w:rFonts w:ascii="Times New Roman" w:hAnsi="Times New Roman" w:cs="Times New Roman"/>
          <w:sz w:val="24"/>
          <w:szCs w:val="24"/>
        </w:rPr>
        <w:t>attentional</w:t>
      </w:r>
      <w:proofErr w:type="spellEnd"/>
      <w:r w:rsidR="00B569D2">
        <w:rPr>
          <w:rFonts w:ascii="Times New Roman" w:hAnsi="Times New Roman" w:cs="Times New Roman"/>
          <w:sz w:val="24"/>
          <w:szCs w:val="24"/>
        </w:rPr>
        <w:t xml:space="preserve"> biasing.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036992" w:rsidRPr="00575A0D">
        <w:rPr>
          <w:rFonts w:ascii="Times New Roman" w:hAnsi="Times New Roman" w:cs="Times New Roman"/>
          <w:sz w:val="24"/>
          <w:szCs w:val="24"/>
        </w:rPr>
        <w:t>.</w:t>
      </w:r>
      <w:r w:rsidR="003D2BFA">
        <w:rPr>
          <w:rFonts w:ascii="Times New Roman" w:hAnsi="Times New Roman" w:cs="Times New Roman"/>
          <w:sz w:val="24"/>
          <w:szCs w:val="24"/>
        </w:rPr>
        <w:t xml:space="preserve"> </w:t>
      </w:r>
      <w:proofErr w:type="spellStart"/>
      <w:r w:rsidR="005C7FD5">
        <w:rPr>
          <w:rFonts w:ascii="Times New Roman" w:hAnsi="Times New Roman" w:cs="Times New Roman"/>
          <w:sz w:val="24"/>
          <w:szCs w:val="24"/>
        </w:rPr>
        <w:t>DeLoss</w:t>
      </w:r>
      <w:proofErr w:type="spellEnd"/>
      <w:r w:rsidR="005C7FD5">
        <w:rPr>
          <w:rFonts w:ascii="Times New Roman" w:hAnsi="Times New Roman" w:cs="Times New Roman"/>
          <w:sz w:val="24"/>
          <w:szCs w:val="24"/>
        </w:rPr>
        <w:t xml:space="preserve"> et al. therefore 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r w:rsidR="0034257A">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 xml:space="preserve">although cognitive functions were related to SIFI,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B8CC8AB"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 xml:space="preserve">It is possible that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BA5747">
        <w:rPr>
          <w:rFonts w:ascii="Times New Roman" w:hAnsi="Times New Roman" w:cs="Times New Roman"/>
          <w:sz w:val="24"/>
          <w:szCs w:val="24"/>
        </w:rPr>
        <w:t xml:space="preserve">Existing literature has identified the </w:t>
      </w:r>
      <w:r w:rsidR="00222010">
        <w:rPr>
          <w:rFonts w:ascii="Times New Roman" w:hAnsi="Times New Roman" w:cs="Times New Roman"/>
          <w:sz w:val="24"/>
          <w:szCs w:val="24"/>
        </w:rPr>
        <w:t>pre</w:t>
      </w:r>
      <w:r w:rsidR="00BA5747">
        <w:rPr>
          <w:rFonts w:ascii="Times New Roman" w:hAnsi="Times New Roman" w:cs="Times New Roman"/>
          <w:sz w:val="24"/>
          <w:szCs w:val="24"/>
        </w:rPr>
        <w:t>frontal cortex 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w:t>
      </w:r>
      <w:proofErr w:type="spellStart"/>
      <w:r w:rsidR="00743503" w:rsidRPr="00575A0D">
        <w:rPr>
          <w:rFonts w:ascii="Times New Roman" w:hAnsi="Times New Roman" w:cs="Times New Roman"/>
          <w:sz w:val="24"/>
          <w:szCs w:val="24"/>
        </w:rPr>
        <w:t>Gyrus</w:t>
      </w:r>
      <w:proofErr w:type="spellEnd"/>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ageing, as </w:t>
      </w:r>
      <w:proofErr w:type="gramStart"/>
      <w:r w:rsidR="00743503" w:rsidRPr="00575A0D">
        <w:rPr>
          <w:rFonts w:ascii="Times New Roman" w:hAnsi="Times New Roman" w:cs="Times New Roman"/>
          <w:sz w:val="24"/>
          <w:szCs w:val="24"/>
        </w:rPr>
        <w:t>such,</w:t>
      </w:r>
      <w:proofErr w:type="gramEnd"/>
      <w:r w:rsidR="00743503" w:rsidRPr="00575A0D">
        <w:rPr>
          <w:rFonts w:ascii="Times New Roman" w:hAnsi="Times New Roman" w:cs="Times New Roman"/>
          <w:sz w:val="24"/>
          <w:szCs w:val="24"/>
        </w:rPr>
        <w:t xml:space="preserve"> it is possible that deterioration of a ‘domain general’ mechanism accounts for performance across several perceptual-cognitive tasks. Whilst it might be tempting to consider directional interpretation in terms of whether multisensory perception predicts cognition or vice versa, we cannot currently draw such conclusions from the </w:t>
      </w:r>
      <w:r w:rsidR="00743503" w:rsidRPr="00575A0D">
        <w:rPr>
          <w:rFonts w:ascii="Times New Roman" w:hAnsi="Times New Roman" w:cs="Times New Roman"/>
          <w:sz w:val="24"/>
          <w:szCs w:val="24"/>
        </w:rPr>
        <w:lastRenderedPageBreak/>
        <w:t xml:space="preserve">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w:t>
      </w:r>
      <w:proofErr w:type="gramStart"/>
      <w:r w:rsidR="00B97DA6" w:rsidRPr="00575A0D">
        <w:rPr>
          <w:rFonts w:ascii="Times New Roman" w:hAnsi="Times New Roman" w:cs="Times New Roman"/>
          <w:sz w:val="24"/>
          <w:szCs w:val="24"/>
        </w:rPr>
        <w:t>measures,</w:t>
      </w:r>
      <w:proofErr w:type="gramEnd"/>
      <w:r w:rsidR="00B97DA6" w:rsidRPr="00575A0D">
        <w:rPr>
          <w:rFonts w:ascii="Times New Roman" w:hAnsi="Times New Roman" w:cs="Times New Roman"/>
          <w:sz w:val="24"/>
          <w:szCs w:val="24"/>
        </w:rPr>
        <w:t xml:space="preserve">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75DD216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w:t>
      </w:r>
      <w:r w:rsidRPr="00575A0D">
        <w:rPr>
          <w:rFonts w:ascii="Times New Roman" w:hAnsi="Times New Roman" w:cs="Times New Roman"/>
          <w:sz w:val="24"/>
          <w:szCs w:val="24"/>
        </w:rPr>
        <w:lastRenderedPageBreak/>
        <w:t>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and notes of caution of 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proofErr w:type="gramStart"/>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proofErr w:type="gramEnd"/>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plainText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longitudinal exploration</w:t>
      </w:r>
      <w:r w:rsidR="00484963">
        <w:rPr>
          <w:rFonts w:ascii="Times New Roman" w:hAnsi="Times New Roman" w:cs="Times New Roman"/>
          <w:sz w:val="24"/>
          <w:szCs w:val="24"/>
        </w:rPr>
        <w:t>.</w:t>
      </w:r>
    </w:p>
    <w:p w14:paraId="44BCA631" w14:textId="438DF046"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be a key driver in the direction that future research in this field take</w:t>
      </w:r>
      <w:r w:rsidR="00710715">
        <w:rPr>
          <w:rFonts w:ascii="Times New Roman" w:hAnsi="Times New Roman" w:cs="Times New Roman"/>
          <w:sz w:val="24"/>
          <w:szCs w:val="24"/>
        </w:rPr>
        <w:t>s</w:t>
      </w:r>
      <w:r w:rsidRPr="00575A0D">
        <w:rPr>
          <w:rFonts w:ascii="Times New Roman" w:hAnsi="Times New Roman" w:cs="Times New Roman"/>
          <w:sz w:val="24"/>
          <w:szCs w:val="24"/>
        </w:rPr>
        <w:t>.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Conclusion</w:t>
      </w:r>
    </w:p>
    <w:p w14:paraId="0AB8573A" w14:textId="2D79ED90" w:rsidR="008909B4" w:rsidRPr="00575A0D"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supports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15D7FFA5" w14:textId="77777777" w:rsidR="005500A6" w:rsidRDefault="005500A6" w:rsidP="00BF19EF">
      <w:pPr>
        <w:spacing w:line="480" w:lineRule="auto"/>
        <w:contextualSpacing/>
        <w:rPr>
          <w:rFonts w:ascii="Times New Roman" w:hAnsi="Times New Roman" w:cs="Times New Roman"/>
          <w:sz w:val="24"/>
          <w:szCs w:val="24"/>
        </w:rPr>
      </w:pPr>
    </w:p>
    <w:p w14:paraId="7F978C43" w14:textId="77777777" w:rsidR="007205C8" w:rsidRPr="00575A0D" w:rsidRDefault="007205C8" w:rsidP="00BF19EF">
      <w:pPr>
        <w:spacing w:line="480" w:lineRule="auto"/>
        <w:contextualSpacing/>
        <w:rPr>
          <w:rFonts w:ascii="Times New Roman" w:hAnsi="Times New Roman" w:cs="Times New Roman"/>
          <w:sz w:val="24"/>
          <w:szCs w:val="24"/>
        </w:rPr>
      </w:pP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449D4751"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We would also like to thank 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098253DA"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A.S and F.N.N designed the protocol for the Sound-Induced Flash Illusion incorporated into TILDA. 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206C5ECC" w14:textId="77777777"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582AB763" w14:textId="2DF7066B" w:rsidR="00F674A9" w:rsidRPr="00F674A9" w:rsidRDefault="008909B4"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F674A9" w:rsidRPr="00F674A9">
        <w:rPr>
          <w:rFonts w:ascii="Times New Roman" w:hAnsi="Times New Roman" w:cs="Times New Roman"/>
          <w:noProof/>
          <w:sz w:val="24"/>
          <w:szCs w:val="24"/>
          <w:lang w:val="en-US"/>
        </w:rPr>
        <w:t xml:space="preserve">Bates, D., Maechler, M., Bolker, B., &amp; Steve, W. (2015). Fitting Linear Mixed-Effects Models Using lme4. </w:t>
      </w:r>
      <w:r w:rsidR="00F674A9" w:rsidRPr="00F674A9">
        <w:rPr>
          <w:rFonts w:ascii="Times New Roman" w:hAnsi="Times New Roman" w:cs="Times New Roman"/>
          <w:i/>
          <w:iCs/>
          <w:noProof/>
          <w:sz w:val="24"/>
          <w:szCs w:val="24"/>
          <w:lang w:val="en-US"/>
        </w:rPr>
        <w:t>Journal of Statistical Software</w:t>
      </w:r>
      <w:r w:rsidR="00F674A9" w:rsidRPr="00F674A9">
        <w:rPr>
          <w:rFonts w:ascii="Times New Roman" w:hAnsi="Times New Roman" w:cs="Times New Roman"/>
          <w:noProof/>
          <w:sz w:val="24"/>
          <w:szCs w:val="24"/>
          <w:lang w:val="en-US"/>
        </w:rPr>
        <w:t xml:space="preserve">, </w:t>
      </w:r>
      <w:r w:rsidR="00F674A9" w:rsidRPr="00F674A9">
        <w:rPr>
          <w:rFonts w:ascii="Times New Roman" w:hAnsi="Times New Roman" w:cs="Times New Roman"/>
          <w:i/>
          <w:iCs/>
          <w:noProof/>
          <w:sz w:val="24"/>
          <w:szCs w:val="24"/>
          <w:lang w:val="en-US"/>
        </w:rPr>
        <w:t>67</w:t>
      </w:r>
      <w:r w:rsidR="00F674A9" w:rsidRPr="00F674A9">
        <w:rPr>
          <w:rFonts w:ascii="Times New Roman" w:hAnsi="Times New Roman" w:cs="Times New Roman"/>
          <w:noProof/>
          <w:sz w:val="24"/>
          <w:szCs w:val="24"/>
          <w:lang w:val="en-US"/>
        </w:rPr>
        <w:t>(1), 1–48. https://doi.org/doi:10.18637/jss.v067.i01</w:t>
      </w:r>
    </w:p>
    <w:p w14:paraId="79CA28A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Chan, J. S., Connolly, S. K., &amp; Setti, A. (2018). The number of stimulus-onset asynchronies affects the perception of the sound-induced flash illusion in young and older adults. </w:t>
      </w:r>
      <w:r w:rsidRPr="00F674A9">
        <w:rPr>
          <w:rFonts w:ascii="Times New Roman" w:hAnsi="Times New Roman" w:cs="Times New Roman"/>
          <w:i/>
          <w:iCs/>
          <w:noProof/>
          <w:sz w:val="24"/>
          <w:szCs w:val="24"/>
          <w:lang w:val="en-US"/>
        </w:rPr>
        <w:t>Multisensory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1</w:t>
      </w:r>
      <w:r w:rsidRPr="00F674A9">
        <w:rPr>
          <w:rFonts w:ascii="Times New Roman" w:hAnsi="Times New Roman" w:cs="Times New Roman"/>
          <w:noProof/>
          <w:sz w:val="24"/>
          <w:szCs w:val="24"/>
          <w:lang w:val="en-US"/>
        </w:rPr>
        <w:t>, 175–190. https://doi.org/10.1163/22134808-00002605</w:t>
      </w:r>
    </w:p>
    <w:p w14:paraId="5B85964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F674A9">
        <w:rPr>
          <w:rFonts w:ascii="Times New Roman" w:hAnsi="Times New Roman" w:cs="Times New Roman"/>
          <w:i/>
          <w:iCs/>
          <w:noProof/>
          <w:sz w:val="24"/>
          <w:szCs w:val="24"/>
          <w:lang w:val="en-US"/>
        </w:rPr>
        <w:t>Current Alzheimer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 61–68. https://doi.org/10.2174/1567205012666141218124744</w:t>
      </w:r>
    </w:p>
    <w:p w14:paraId="2EE23FD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Wibral, M., Stawowsky, C., Brandl, M., Helbling, S., Naumer, M. J., Kaiser, J., &amp; Wollstadt, P. (2021). Predictive Coding Over the Lifespan: Increased Reliance on Perceptual Priors in Older Adults—A Magnetoencephalography and Dynamic Causal Modeling Study.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3</w:t>
      </w:r>
      <w:r w:rsidRPr="00F674A9">
        <w:rPr>
          <w:rFonts w:ascii="Times New Roman" w:hAnsi="Times New Roman" w:cs="Times New Roman"/>
          <w:noProof/>
          <w:sz w:val="24"/>
          <w:szCs w:val="24"/>
          <w:lang w:val="en-US"/>
        </w:rPr>
        <w:t>(April), 1–14. https://doi.org/10.3389/fnagi.2021.631599</w:t>
      </w:r>
    </w:p>
    <w:p w14:paraId="38B8CB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SUPPL2), 269–278. https://doi.org/10.1111/jgs.12197</w:t>
      </w:r>
    </w:p>
    <w:p w14:paraId="2468271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DeLoss, D. J., Pierce, R. S., &amp; Anderson, G. J. (2013). Multisensory integration, aging, and the sound-induced flash illusion.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8</w:t>
      </w:r>
      <w:r w:rsidRPr="00F674A9">
        <w:rPr>
          <w:rFonts w:ascii="Times New Roman" w:hAnsi="Times New Roman" w:cs="Times New Roman"/>
          <w:noProof/>
          <w:sz w:val="24"/>
          <w:szCs w:val="24"/>
          <w:lang w:val="en-US"/>
        </w:rPr>
        <w:t>(3), 802–812. https://doi.org/10.1037/a0033289</w:t>
      </w:r>
    </w:p>
    <w:p w14:paraId="4AAF99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Feeney, J., &amp; Tobin, K. (2018). Cognitive change over time. In N. Turner, O. Donoghue, &amp; R. A. Kenny (Eds.), </w:t>
      </w:r>
      <w:r w:rsidRPr="00F674A9">
        <w:rPr>
          <w:rFonts w:ascii="Times New Roman" w:hAnsi="Times New Roman" w:cs="Times New Roman"/>
          <w:i/>
          <w:iCs/>
          <w:noProof/>
          <w:sz w:val="24"/>
          <w:szCs w:val="24"/>
          <w:lang w:val="en-US"/>
        </w:rPr>
        <w:t>Wellbeing and Health in Ireland’s Over 50s 2009-2016</w:t>
      </w:r>
      <w:r w:rsidRPr="00F674A9">
        <w:rPr>
          <w:rFonts w:ascii="Times New Roman" w:hAnsi="Times New Roman" w:cs="Times New Roman"/>
          <w:noProof/>
          <w:sz w:val="24"/>
          <w:szCs w:val="24"/>
          <w:lang w:val="en-US"/>
        </w:rPr>
        <w:t xml:space="preserve"> (pp. 135–150). https://doi.org/10.38018/TildaRe.2018-00</w:t>
      </w:r>
    </w:p>
    <w:p w14:paraId="4DA5A94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lacoque, X., Sentenac, M., &amp; Arnaud, C. (2015). Kml and kml3d: R packages to cluster longitudinal data. </w:t>
      </w:r>
      <w:r w:rsidRPr="00F674A9">
        <w:rPr>
          <w:rFonts w:ascii="Times New Roman" w:hAnsi="Times New Roman" w:cs="Times New Roman"/>
          <w:i/>
          <w:iCs/>
          <w:noProof/>
          <w:sz w:val="24"/>
          <w:szCs w:val="24"/>
          <w:lang w:val="en-US"/>
        </w:rPr>
        <w:t>Journal of Statistical Softwa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5</w:t>
      </w:r>
      <w:r w:rsidRPr="00F674A9">
        <w:rPr>
          <w:rFonts w:ascii="Times New Roman" w:hAnsi="Times New Roman" w:cs="Times New Roman"/>
          <w:noProof/>
          <w:sz w:val="24"/>
          <w:szCs w:val="24"/>
          <w:lang w:val="en-US"/>
        </w:rPr>
        <w:t xml:space="preserve">(4), 1–34. </w:t>
      </w:r>
      <w:r w:rsidRPr="00F674A9">
        <w:rPr>
          <w:rFonts w:ascii="Times New Roman" w:hAnsi="Times New Roman" w:cs="Times New Roman"/>
          <w:noProof/>
          <w:sz w:val="24"/>
          <w:szCs w:val="24"/>
          <w:lang w:val="en-US"/>
        </w:rPr>
        <w:lastRenderedPageBreak/>
        <w:t>https://doi.org/10.18637/jss.v065.i04</w:t>
      </w:r>
    </w:p>
    <w:p w14:paraId="675AEE7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mp; Falissard, B. (2011). Kml: A package to cluster longitudinal data. </w:t>
      </w:r>
      <w:r w:rsidRPr="00F674A9">
        <w:rPr>
          <w:rFonts w:ascii="Times New Roman" w:hAnsi="Times New Roman" w:cs="Times New Roman"/>
          <w:i/>
          <w:iCs/>
          <w:noProof/>
          <w:sz w:val="24"/>
          <w:szCs w:val="24"/>
          <w:lang w:val="en-US"/>
        </w:rPr>
        <w:t>Computer Methods and Programs in Biomedici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4</w:t>
      </w:r>
      <w:r w:rsidRPr="00F674A9">
        <w:rPr>
          <w:rFonts w:ascii="Times New Roman" w:hAnsi="Times New Roman" w:cs="Times New Roman"/>
          <w:noProof/>
          <w:sz w:val="24"/>
          <w:szCs w:val="24"/>
          <w:lang w:val="en-US"/>
        </w:rPr>
        <w:t>(3), e112–e121. https://doi.org/10.1016/j.cmpb.2011.05.008</w:t>
      </w:r>
    </w:p>
    <w:p w14:paraId="267A380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4</w:t>
      </w:r>
      <w:r w:rsidRPr="00F674A9">
        <w:rPr>
          <w:rFonts w:ascii="Times New Roman" w:hAnsi="Times New Roman" w:cs="Times New Roman"/>
          <w:noProof/>
          <w:sz w:val="24"/>
          <w:szCs w:val="24"/>
          <w:lang w:val="en-US"/>
        </w:rPr>
        <w:t>(7), 978–990. https://doi.org/10.1037/pag0000396</w:t>
      </w:r>
    </w:p>
    <w:p w14:paraId="39C30E6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F674A9">
        <w:rPr>
          <w:rFonts w:ascii="Times New Roman" w:hAnsi="Times New Roman" w:cs="Times New Roman"/>
          <w:i/>
          <w:iCs/>
          <w:noProof/>
          <w:sz w:val="24"/>
          <w:szCs w:val="24"/>
          <w:lang w:val="en-US"/>
        </w:rPr>
        <w:t>Neuroscience &amp; Biobehavioral Review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18</w:t>
      </w:r>
      <w:r w:rsidRPr="00F674A9">
        <w:rPr>
          <w:rFonts w:ascii="Times New Roman" w:hAnsi="Times New Roman" w:cs="Times New Roman"/>
          <w:noProof/>
          <w:sz w:val="24"/>
          <w:szCs w:val="24"/>
          <w:lang w:val="en-US"/>
        </w:rPr>
        <w:t>, 759–774. https://doi.org/10.1016/j.neubiorev.2020.09.006</w:t>
      </w:r>
    </w:p>
    <w:p w14:paraId="0B0C33F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F674A9">
        <w:rPr>
          <w:rFonts w:ascii="Times New Roman" w:hAnsi="Times New Roman" w:cs="Times New Roman"/>
          <w:i/>
          <w:iCs/>
          <w:noProof/>
          <w:sz w:val="24"/>
          <w:szCs w:val="24"/>
          <w:lang w:val="en-US"/>
        </w:rPr>
        <w:t>Cortex</w:t>
      </w:r>
      <w:r w:rsidRPr="00F674A9">
        <w:rPr>
          <w:rFonts w:ascii="Times New Roman" w:hAnsi="Times New Roman" w:cs="Times New Roman"/>
          <w:noProof/>
          <w:sz w:val="24"/>
          <w:szCs w:val="24"/>
          <w:lang w:val="en-US"/>
        </w:rPr>
        <w:t>. https://doi.org/10.1016/j.cortex.2020.08.030</w:t>
      </w:r>
    </w:p>
    <w:p w14:paraId="6E31C36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9</w:t>
      </w:r>
      <w:r w:rsidRPr="00F674A9">
        <w:rPr>
          <w:rFonts w:ascii="Times New Roman" w:hAnsi="Times New Roman" w:cs="Times New Roman"/>
          <w:noProof/>
          <w:sz w:val="24"/>
          <w:szCs w:val="24"/>
          <w:lang w:val="en-US"/>
        </w:rPr>
        <w:t>(19347). https://doi.org/10.1038/s41598-019-55901-5</w:t>
      </w:r>
    </w:p>
    <w:p w14:paraId="0621FCE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F674A9">
        <w:rPr>
          <w:rFonts w:ascii="Times New Roman" w:hAnsi="Times New Roman" w:cs="Times New Roman"/>
          <w:i/>
          <w:iCs/>
          <w:noProof/>
          <w:sz w:val="24"/>
          <w:szCs w:val="24"/>
          <w:lang w:val="en-US"/>
        </w:rPr>
        <w:t>Neurobiology of Aging</w:t>
      </w:r>
      <w:r w:rsidRPr="00F674A9">
        <w:rPr>
          <w:rFonts w:ascii="Times New Roman" w:hAnsi="Times New Roman" w:cs="Times New Roman"/>
          <w:noProof/>
          <w:sz w:val="24"/>
          <w:szCs w:val="24"/>
          <w:lang w:val="en-US"/>
        </w:rPr>
        <w:t>. https://doi.org/10.1016/j.neurobiolaging.2020.12.004</w:t>
      </w:r>
    </w:p>
    <w:p w14:paraId="60EF92C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Humes, L. E., Busey, T. A., Craig, J., &amp; Kewley-Port, D. (2013). Are age-related changes in cognitive function driven by age-related changes in sensory processing? </w:t>
      </w:r>
      <w:r w:rsidRPr="00F674A9">
        <w:rPr>
          <w:rFonts w:ascii="Times New Roman" w:hAnsi="Times New Roman" w:cs="Times New Roman"/>
          <w:i/>
          <w:iCs/>
          <w:noProof/>
          <w:sz w:val="24"/>
          <w:szCs w:val="24"/>
          <w:lang w:val="en-US"/>
        </w:rPr>
        <w:t>Attention, Perception, and Psychophysic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5</w:t>
      </w:r>
      <w:r w:rsidRPr="00F674A9">
        <w:rPr>
          <w:rFonts w:ascii="Times New Roman" w:hAnsi="Times New Roman" w:cs="Times New Roman"/>
          <w:noProof/>
          <w:sz w:val="24"/>
          <w:szCs w:val="24"/>
          <w:lang w:val="en-US"/>
        </w:rPr>
        <w:t>(3), 508–524. https://doi.org/10.3758/s13414-012-0406-9</w:t>
      </w:r>
    </w:p>
    <w:p w14:paraId="61DE3E2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2020). Double Flash Illusions: Current Findings and Future Directions.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 298. https://doi.org/10.3389/fnins.2020.00298</w:t>
      </w:r>
    </w:p>
    <w:p w14:paraId="2603F71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Müller, N., Hartmann, T., &amp; Weisz, N. (2014). Prestimulus beta power and phase synchrony influence the sound-induced flash illusion. </w:t>
      </w:r>
      <w:r w:rsidRPr="00F674A9">
        <w:rPr>
          <w:rFonts w:ascii="Times New Roman" w:hAnsi="Times New Roman" w:cs="Times New Roman"/>
          <w:i/>
          <w:iCs/>
          <w:noProof/>
          <w:sz w:val="24"/>
          <w:szCs w:val="24"/>
          <w:lang w:val="en-US"/>
        </w:rPr>
        <w:t>Cerebral Cortex</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5), 1278–1288. https://doi.org/10.1093/cercor/bhs409</w:t>
      </w:r>
    </w:p>
    <w:p w14:paraId="012A6C9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F674A9">
        <w:rPr>
          <w:rFonts w:ascii="Times New Roman" w:hAnsi="Times New Roman" w:cs="Times New Roman"/>
          <w:i/>
          <w:iCs/>
          <w:noProof/>
          <w:sz w:val="24"/>
          <w:szCs w:val="24"/>
          <w:lang w:val="en-US"/>
        </w:rPr>
        <w:t>Acta Psychologic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1</w:t>
      </w:r>
      <w:r w:rsidRPr="00F674A9">
        <w:rPr>
          <w:rFonts w:ascii="Times New Roman" w:hAnsi="Times New Roman" w:cs="Times New Roman"/>
          <w:noProof/>
          <w:sz w:val="24"/>
          <w:szCs w:val="24"/>
          <w:lang w:val="en-US"/>
        </w:rPr>
        <w:t>(2–3), 159–178. https://doi.org/10.1016/S0001-6918(99)00004-9</w:t>
      </w:r>
    </w:p>
    <w:p w14:paraId="5395C5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ehmann, S., &amp; Murray, M. M. (2005). The role of multisensory memories in unisensory object discrimination.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2), 326–334. https://doi.org/10.1016/j.cogbrainres.2005.02.005</w:t>
      </w:r>
    </w:p>
    <w:p w14:paraId="33CBC8B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F674A9">
        <w:rPr>
          <w:rFonts w:ascii="Times New Roman" w:hAnsi="Times New Roman" w:cs="Times New Roman"/>
          <w:i/>
          <w:iCs/>
          <w:noProof/>
          <w:sz w:val="24"/>
          <w:szCs w:val="24"/>
          <w:lang w:val="en-US"/>
        </w:rPr>
        <w:t>JAMA Network Open</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w:t>
      </w:r>
      <w:r w:rsidRPr="00F674A9">
        <w:rPr>
          <w:rFonts w:ascii="Times New Roman" w:hAnsi="Times New Roman" w:cs="Times New Roman"/>
          <w:noProof/>
          <w:sz w:val="24"/>
          <w:szCs w:val="24"/>
          <w:lang w:val="en-US"/>
        </w:rPr>
        <w:t>(4). https://doi.org/10.1001/jamanetworkopen.2020.3560</w:t>
      </w:r>
    </w:p>
    <w:p w14:paraId="2BDF28B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52</w:t>
      </w:r>
      <w:r w:rsidRPr="00F674A9">
        <w:rPr>
          <w:rFonts w:ascii="Times New Roman" w:hAnsi="Times New Roman" w:cs="Times New Roman"/>
          <w:noProof/>
          <w:sz w:val="24"/>
          <w:szCs w:val="24"/>
          <w:lang w:val="en-US"/>
        </w:rPr>
        <w:t xml:space="preserve">(12), 1996–2002. </w:t>
      </w:r>
      <w:r w:rsidRPr="00F674A9">
        <w:rPr>
          <w:rFonts w:ascii="Times New Roman" w:hAnsi="Times New Roman" w:cs="Times New Roman"/>
          <w:noProof/>
          <w:sz w:val="24"/>
          <w:szCs w:val="24"/>
          <w:lang w:val="en-US"/>
        </w:rPr>
        <w:lastRenderedPageBreak/>
        <w:t>https://doi.org/10.1111/j.1532-5415.2004.52554.x</w:t>
      </w:r>
    </w:p>
    <w:p w14:paraId="2B2A867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F674A9">
        <w:rPr>
          <w:rFonts w:ascii="Times New Roman" w:hAnsi="Times New Roman" w:cs="Times New Roman"/>
          <w:i/>
          <w:iCs/>
          <w:noProof/>
          <w:sz w:val="24"/>
          <w:szCs w:val="24"/>
          <w:lang w:val="en-US"/>
        </w:rPr>
        <w:t>JAMA Otolaryngology - Head and Neck Surger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4</w:t>
      </w:r>
      <w:r w:rsidRPr="00F674A9">
        <w:rPr>
          <w:rFonts w:ascii="Times New Roman" w:hAnsi="Times New Roman" w:cs="Times New Roman"/>
          <w:noProof/>
          <w:sz w:val="24"/>
          <w:szCs w:val="24"/>
          <w:lang w:val="en-US"/>
        </w:rPr>
        <w:t>(2), 115–126. https://doi.org/10.1001/jamaoto.2017.2513</w:t>
      </w:r>
    </w:p>
    <w:p w14:paraId="1976739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üdecke, D. (2021). </w:t>
      </w:r>
      <w:r w:rsidRPr="00F674A9">
        <w:rPr>
          <w:rFonts w:ascii="Times New Roman" w:hAnsi="Times New Roman" w:cs="Times New Roman"/>
          <w:i/>
          <w:iCs/>
          <w:noProof/>
          <w:sz w:val="24"/>
          <w:szCs w:val="24"/>
          <w:lang w:val="en-US"/>
        </w:rPr>
        <w:t>sjPlot: Data Visualization for Statistics in Social Science. R package.Version 2.8</w:t>
      </w:r>
      <w:r w:rsidRPr="00F674A9">
        <w:rPr>
          <w:rFonts w:ascii="Times New Roman" w:hAnsi="Times New Roman" w:cs="Times New Roman"/>
          <w:noProof/>
          <w:sz w:val="24"/>
          <w:szCs w:val="24"/>
          <w:lang w:val="en-US"/>
        </w:rPr>
        <w:t>.</w:t>
      </w:r>
    </w:p>
    <w:p w14:paraId="703CCC8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w:t>
      </w:r>
      <w:r w:rsidRPr="00F674A9">
        <w:rPr>
          <w:rFonts w:ascii="Times New Roman" w:hAnsi="Times New Roman" w:cs="Times New Roman"/>
          <w:noProof/>
          <w:sz w:val="24"/>
          <w:szCs w:val="24"/>
          <w:lang w:val="en-US"/>
        </w:rPr>
        <w:t>(250), 1–9. https://doi.org/10.3389/fnagi.2014.00250</w:t>
      </w:r>
    </w:p>
    <w:p w14:paraId="677E659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Nemitz, J. W., &amp; Stein, B. E. (1987). Determinants of multisensory integration in superior colliculus neurons. I. Temporal factors. </w:t>
      </w:r>
      <w:r w:rsidRPr="00F674A9">
        <w:rPr>
          <w:rFonts w:ascii="Times New Roman" w:hAnsi="Times New Roman" w:cs="Times New Roman"/>
          <w:i/>
          <w:iCs/>
          <w:noProof/>
          <w:sz w:val="24"/>
          <w:szCs w:val="24"/>
          <w:lang w:val="en-US"/>
        </w:rPr>
        <w:t>The 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w:t>
      </w:r>
      <w:r w:rsidRPr="00F674A9">
        <w:rPr>
          <w:rFonts w:ascii="Times New Roman" w:hAnsi="Times New Roman" w:cs="Times New Roman"/>
          <w:noProof/>
          <w:sz w:val="24"/>
          <w:szCs w:val="24"/>
          <w:lang w:val="en-US"/>
        </w:rPr>
        <w:t>(10), 3215–3229. https://doi.org/10.1523/JNEUROSCI.07-10-03215.1987</w:t>
      </w:r>
    </w:p>
    <w:p w14:paraId="770C9EC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amp; Stein, B. (1983). Interactions among converging sensory inputs in the superior colliculus. </w:t>
      </w:r>
      <w:r w:rsidRPr="00F674A9">
        <w:rPr>
          <w:rFonts w:ascii="Times New Roman" w:hAnsi="Times New Roman" w:cs="Times New Roman"/>
          <w:i/>
          <w:iCs/>
          <w:noProof/>
          <w:sz w:val="24"/>
          <w:szCs w:val="24"/>
          <w:lang w:val="en-US"/>
        </w:rPr>
        <w:t>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21</w:t>
      </w:r>
      <w:r w:rsidRPr="00F674A9">
        <w:rPr>
          <w:rFonts w:ascii="Times New Roman" w:hAnsi="Times New Roman" w:cs="Times New Roman"/>
          <w:noProof/>
          <w:sz w:val="24"/>
          <w:szCs w:val="24"/>
          <w:lang w:val="en-US"/>
        </w:rPr>
        <w:t>(4608), 389–391. https://doi.org/10.1126/science.6867718</w:t>
      </w:r>
    </w:p>
    <w:p w14:paraId="3A3456B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F674A9">
        <w:rPr>
          <w:rFonts w:ascii="Times New Roman" w:hAnsi="Times New Roman" w:cs="Times New Roman"/>
          <w:i/>
          <w:iCs/>
          <w:noProof/>
          <w:sz w:val="24"/>
          <w:szCs w:val="24"/>
          <w:lang w:val="en-US"/>
        </w:rPr>
        <w:t>Computers in Human Behavior</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5</w:t>
      </w:r>
      <w:r w:rsidRPr="00F674A9">
        <w:rPr>
          <w:rFonts w:ascii="Times New Roman" w:hAnsi="Times New Roman" w:cs="Times New Roman"/>
          <w:noProof/>
          <w:sz w:val="24"/>
          <w:szCs w:val="24"/>
          <w:lang w:val="en-US"/>
        </w:rPr>
        <w:t>, 192–203. https://doi.org/10.1016/j.chb.2014.12.017</w:t>
      </w:r>
    </w:p>
    <w:p w14:paraId="04EE9DD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chail, G., &amp; Keil, J. (2018). High cognitive load enhances the susceptibility to non-speech audiovisual illusions.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1–11. https://doi.org/10.1038/s41598-018-</w:t>
      </w:r>
      <w:r w:rsidRPr="00F674A9">
        <w:rPr>
          <w:rFonts w:ascii="Times New Roman" w:hAnsi="Times New Roman" w:cs="Times New Roman"/>
          <w:noProof/>
          <w:sz w:val="24"/>
          <w:szCs w:val="24"/>
          <w:lang w:val="en-US"/>
        </w:rPr>
        <w:lastRenderedPageBreak/>
        <w:t>30007-6</w:t>
      </w:r>
    </w:p>
    <w:p w14:paraId="512A1D4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F674A9">
        <w:rPr>
          <w:rFonts w:ascii="Times New Roman" w:hAnsi="Times New Roman" w:cs="Times New Roman"/>
          <w:i/>
          <w:iCs/>
          <w:noProof/>
          <w:sz w:val="24"/>
          <w:szCs w:val="24"/>
          <w:lang w:val="en-US"/>
        </w:rPr>
        <w:t>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7</w:t>
      </w:r>
      <w:r w:rsidRPr="00F674A9">
        <w:rPr>
          <w:rFonts w:ascii="Times New Roman" w:hAnsi="Times New Roman" w:cs="Times New Roman"/>
          <w:noProof/>
          <w:sz w:val="24"/>
          <w:szCs w:val="24"/>
          <w:lang w:val="en-US"/>
        </w:rPr>
        <w:t>(15), 4120–4131. https://doi.org/10.1523/JNEUROSCI.4912-06.2007</w:t>
      </w:r>
    </w:p>
    <w:p w14:paraId="57B1A3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8901. https://doi.org/10.1038/s41598-018-27288-2</w:t>
      </w:r>
    </w:p>
    <w:p w14:paraId="54DD317E"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November), 1–11. https://doi.org/10.3389/fnins.2020.569212</w:t>
      </w:r>
    </w:p>
    <w:p w14:paraId="44C088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Ottoboni, G., Tessari, A., &amp; Setti, A. (2017). One bout of open skill exercise improves cross-modal perception and immediate memory in healthy older adults who habitually exercise. </w:t>
      </w:r>
      <w:r w:rsidRPr="00F674A9">
        <w:rPr>
          <w:rFonts w:ascii="Times New Roman" w:hAnsi="Times New Roman" w:cs="Times New Roman"/>
          <w:i/>
          <w:iCs/>
          <w:noProof/>
          <w:sz w:val="24"/>
          <w:szCs w:val="24"/>
          <w:lang w:val="en-US"/>
        </w:rPr>
        <w:t>PLoS O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6), 1–16. https://doi.org/10.1371/journal.pone.0178739</w:t>
      </w:r>
    </w:p>
    <w:p w14:paraId="2945C0B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 CoreTeam. (2018). </w:t>
      </w:r>
      <w:r w:rsidRPr="00F674A9">
        <w:rPr>
          <w:rFonts w:ascii="Times New Roman" w:hAnsi="Times New Roman" w:cs="Times New Roman"/>
          <w:i/>
          <w:iCs/>
          <w:noProof/>
          <w:sz w:val="24"/>
          <w:szCs w:val="24"/>
          <w:lang w:val="en-US"/>
        </w:rPr>
        <w:t>R: A Language and Environment for Statistical Computing</w:t>
      </w:r>
      <w:r w:rsidRPr="00F674A9">
        <w:rPr>
          <w:rFonts w:ascii="Times New Roman" w:hAnsi="Times New Roman" w:cs="Times New Roman"/>
          <w:noProof/>
          <w:sz w:val="24"/>
          <w:szCs w:val="24"/>
          <w:lang w:val="en-US"/>
        </w:rPr>
        <w:t>. R Foundation for Statistical Computing. http://www.r-project.org/</w:t>
      </w:r>
    </w:p>
    <w:p w14:paraId="73FEB92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oberts, K. L., &amp; Allen, H. A. (2016). Perception and cognition in the ageing brain: A brief review of the short- and long-term links between perceptual and cognitive decline.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MAR), 1–7. https://doi.org/10.3389/fnagi.2016.00039</w:t>
      </w:r>
    </w:p>
    <w:p w14:paraId="0E118EA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ghier, M. L. (2013). The angular gyrus: Multiple functions and multiple subdivisions. </w:t>
      </w:r>
      <w:r w:rsidRPr="00F674A9">
        <w:rPr>
          <w:rFonts w:ascii="Times New Roman" w:hAnsi="Times New Roman" w:cs="Times New Roman"/>
          <w:i/>
          <w:iCs/>
          <w:noProof/>
          <w:sz w:val="24"/>
          <w:szCs w:val="24"/>
          <w:lang w:val="en-US"/>
        </w:rPr>
        <w:t>Neuroscientist</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9</w:t>
      </w:r>
      <w:r w:rsidRPr="00F674A9">
        <w:rPr>
          <w:rFonts w:ascii="Times New Roman" w:hAnsi="Times New Roman" w:cs="Times New Roman"/>
          <w:noProof/>
          <w:sz w:val="24"/>
          <w:szCs w:val="24"/>
          <w:lang w:val="en-US"/>
        </w:rPr>
        <w:t>(1), 43–61. https://doi.org/10.1177/1073858412440596</w:t>
      </w:r>
    </w:p>
    <w:p w14:paraId="529B01D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Setti, A., Burke, K. E., Kenny, R. A., &amp; Newell, F. N. (2011). Is inefficient multisensory processing associated with falls in older people?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09</w:t>
      </w:r>
      <w:r w:rsidRPr="00F674A9">
        <w:rPr>
          <w:rFonts w:ascii="Times New Roman" w:hAnsi="Times New Roman" w:cs="Times New Roman"/>
          <w:noProof/>
          <w:sz w:val="24"/>
          <w:szCs w:val="24"/>
          <w:lang w:val="en-US"/>
        </w:rPr>
        <w:t>(3), 375–384. https://doi.org/10.1007/s00221-011-2560-z</w:t>
      </w:r>
    </w:p>
    <w:p w14:paraId="1FA3BA5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F674A9">
        <w:rPr>
          <w:rFonts w:ascii="Times New Roman" w:hAnsi="Times New Roman" w:cs="Times New Roman"/>
          <w:i/>
          <w:iCs/>
          <w:noProof/>
          <w:sz w:val="24"/>
          <w:szCs w:val="24"/>
          <w:lang w:val="en-US"/>
        </w:rPr>
        <w:t>Neuropsychologi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1), 259–268. https://doi.org/10.1016/j.neuropsychologia.2014.06.027</w:t>
      </w:r>
    </w:p>
    <w:p w14:paraId="6730EF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Iwaki, S., Chawla, A., &amp; Bhattacharya, J. (2005). Early modulation of visual cortex by sound: an MEG study. </w:t>
      </w:r>
      <w:r w:rsidRPr="00F674A9">
        <w:rPr>
          <w:rFonts w:ascii="Times New Roman" w:hAnsi="Times New Roman" w:cs="Times New Roman"/>
          <w:i/>
          <w:iCs/>
          <w:noProof/>
          <w:sz w:val="24"/>
          <w:szCs w:val="24"/>
          <w:lang w:val="en-US"/>
        </w:rPr>
        <w:t>Neuroscience Letter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78</w:t>
      </w:r>
      <w:r w:rsidRPr="00F674A9">
        <w:rPr>
          <w:rFonts w:ascii="Times New Roman" w:hAnsi="Times New Roman" w:cs="Times New Roman"/>
          <w:noProof/>
          <w:sz w:val="24"/>
          <w:szCs w:val="24"/>
          <w:lang w:val="en-US"/>
        </w:rPr>
        <w:t>, 76–81. https://doi.org/10.1016/j.neulet.2004.12.035</w:t>
      </w:r>
    </w:p>
    <w:p w14:paraId="5B63D54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0). What you see is what you hear. </w:t>
      </w:r>
      <w:r w:rsidRPr="00F674A9">
        <w:rPr>
          <w:rFonts w:ascii="Times New Roman" w:hAnsi="Times New Roman" w:cs="Times New Roman"/>
          <w:i/>
          <w:iCs/>
          <w:noProof/>
          <w:sz w:val="24"/>
          <w:szCs w:val="24"/>
          <w:lang w:val="en-US"/>
        </w:rPr>
        <w:t>Natu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08</w:t>
      </w:r>
      <w:r w:rsidRPr="00F674A9">
        <w:rPr>
          <w:rFonts w:ascii="Times New Roman" w:hAnsi="Times New Roman" w:cs="Times New Roman"/>
          <w:noProof/>
          <w:sz w:val="24"/>
          <w:szCs w:val="24"/>
          <w:lang w:val="en-US"/>
        </w:rPr>
        <w:t>(6814), 788. https://doi.org/10.1038/35048669</w:t>
      </w:r>
    </w:p>
    <w:p w14:paraId="1FFA272A"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2). Visual illusion induced by sound.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1), 147–152. https://doi.org/10.1016/S0926-6410(02)00069-1</w:t>
      </w:r>
    </w:p>
    <w:p w14:paraId="5ABD415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amp; Seitz, A. R. (2008). Benefits of multisensory learning. </w:t>
      </w:r>
      <w:r w:rsidRPr="00F674A9">
        <w:rPr>
          <w:rFonts w:ascii="Times New Roman" w:hAnsi="Times New Roman" w:cs="Times New Roman"/>
          <w:i/>
          <w:iCs/>
          <w:noProof/>
          <w:sz w:val="24"/>
          <w:szCs w:val="24"/>
          <w:lang w:val="en-US"/>
        </w:rPr>
        <w:t>Trends in Cognitive Science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1), 411–417. https://doi.org/10.1016/j.tics.2008.07.006</w:t>
      </w:r>
    </w:p>
    <w:p w14:paraId="29805A3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32</w:t>
      </w:r>
      <w:r w:rsidRPr="00F674A9">
        <w:rPr>
          <w:rFonts w:ascii="Times New Roman" w:hAnsi="Times New Roman" w:cs="Times New Roman"/>
          <w:noProof/>
          <w:sz w:val="24"/>
          <w:szCs w:val="24"/>
          <w:lang w:val="en-US"/>
        </w:rPr>
        <w:t>(2), 423–434. https://doi.org/10.1007/s00221-013-3750-7</w:t>
      </w:r>
    </w:p>
    <w:p w14:paraId="3C12690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ein, B. E., &amp; Meredith, A. M. (1993). </w:t>
      </w:r>
      <w:r w:rsidRPr="00F674A9">
        <w:rPr>
          <w:rFonts w:ascii="Times New Roman" w:hAnsi="Times New Roman" w:cs="Times New Roman"/>
          <w:i/>
          <w:iCs/>
          <w:noProof/>
          <w:sz w:val="24"/>
          <w:szCs w:val="24"/>
          <w:lang w:val="en-US"/>
        </w:rPr>
        <w:t>The Merging of the Senses</w:t>
      </w:r>
      <w:r w:rsidRPr="00F674A9">
        <w:rPr>
          <w:rFonts w:ascii="Times New Roman" w:hAnsi="Times New Roman" w:cs="Times New Roman"/>
          <w:noProof/>
          <w:sz w:val="24"/>
          <w:szCs w:val="24"/>
          <w:lang w:val="en-US"/>
        </w:rPr>
        <w:t xml:space="preserve"> (M. S. Gazzaniga (ed.)). MIT Press.</w:t>
      </w:r>
    </w:p>
    <w:p w14:paraId="29549C2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rPr>
      </w:pPr>
      <w:r w:rsidRPr="00F674A9">
        <w:rPr>
          <w:rFonts w:ascii="Times New Roman" w:hAnsi="Times New Roman" w:cs="Times New Roman"/>
          <w:noProof/>
          <w:sz w:val="24"/>
          <w:szCs w:val="24"/>
          <w:lang w:val="en-US"/>
        </w:rPr>
        <w:lastRenderedPageBreak/>
        <w:t xml:space="preserve">Wallace, M. T., Woynaroski, T. G., &amp; Stevenson, R. A. (2020). Multisensory integration as a window into orderly and disrupted cognition and communication. </w:t>
      </w:r>
      <w:r w:rsidRPr="00F674A9">
        <w:rPr>
          <w:rFonts w:ascii="Times New Roman" w:hAnsi="Times New Roman" w:cs="Times New Roman"/>
          <w:i/>
          <w:iCs/>
          <w:noProof/>
          <w:sz w:val="24"/>
          <w:szCs w:val="24"/>
          <w:lang w:val="en-US"/>
        </w:rPr>
        <w:t>Annual Review of Psycholog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1</w:t>
      </w:r>
      <w:r w:rsidRPr="00F674A9">
        <w:rPr>
          <w:rFonts w:ascii="Times New Roman" w:hAnsi="Times New Roman" w:cs="Times New Roman"/>
          <w:noProof/>
          <w:sz w:val="24"/>
          <w:szCs w:val="24"/>
          <w:lang w:val="en-US"/>
        </w:rPr>
        <w:t>(1), 193–219. https://doi.org/10.1146/annurev-psych-010419-051112</w:t>
      </w:r>
    </w:p>
    <w:p w14:paraId="0CE77865" w14:textId="57031CF1" w:rsidR="00DE5004" w:rsidRPr="00575A0D" w:rsidRDefault="008909B4" w:rsidP="00F674A9">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10A8B" w15:done="0"/>
  <w15:commentEx w15:paraId="502F067D" w15:done="0"/>
  <w15:commentEx w15:paraId="229BBD49" w15:paraIdParent="502F067D" w15:done="0"/>
  <w15:commentEx w15:paraId="4D97BE4E" w15:done="0"/>
  <w15:commentEx w15:paraId="7204848C" w15:done="0"/>
  <w15:commentEx w15:paraId="457BF1F3" w15:done="0"/>
  <w15:commentEx w15:paraId="5D8A43E5" w15:done="0"/>
  <w15:commentEx w15:paraId="068BAB65" w15:done="0"/>
  <w15:commentEx w15:paraId="006F342C" w15:done="0"/>
  <w15:commentEx w15:paraId="0B7CD909" w15:done="0"/>
  <w15:commentEx w15:paraId="398FA9A2" w15:done="0"/>
  <w15:commentEx w15:paraId="2DC385F5" w15:done="0"/>
  <w15:commentEx w15:paraId="191A23E9" w15:done="0"/>
  <w15:commentEx w15:paraId="61D8CBE9" w15:done="0"/>
  <w15:commentEx w15:paraId="4E57BE6E" w15:done="0"/>
  <w15:commentEx w15:paraId="4EE29BC9" w15:done="0"/>
  <w15:commentEx w15:paraId="5BA73E91" w15:done="0"/>
  <w15:commentEx w15:paraId="0B8D29AD" w15:done="0"/>
  <w15:commentEx w15:paraId="05D01474" w15:done="0"/>
  <w15:commentEx w15:paraId="64BBA83D" w15:done="0"/>
  <w15:commentEx w15:paraId="17E7BABF" w15:done="0"/>
  <w15:commentEx w15:paraId="053A1CEF" w15:done="0"/>
  <w15:commentEx w15:paraId="6777983C" w15:done="0"/>
  <w15:commentEx w15:paraId="54B54AC1" w15:done="0"/>
  <w15:commentEx w15:paraId="4372CD1E" w15:done="0"/>
  <w15:commentEx w15:paraId="5A081496" w15:done="0"/>
  <w15:commentEx w15:paraId="0C2E1F86" w15:done="0"/>
  <w15:commentEx w15:paraId="1341637B" w15:done="0"/>
  <w15:commentEx w15:paraId="7A3B2C59" w15:done="0"/>
  <w15:commentEx w15:paraId="576A94CC" w15:done="0"/>
  <w15:commentEx w15:paraId="4E5D05B0" w15:done="0"/>
  <w15:commentEx w15:paraId="3E3BF7A2" w15:done="0"/>
  <w15:commentEx w15:paraId="5924059F" w15:done="0"/>
  <w15:commentEx w15:paraId="0D7044E9" w15:done="0"/>
  <w15:commentEx w15:paraId="40FEC23B" w15:done="0"/>
  <w15:commentEx w15:paraId="1B515CA1" w15:done="0"/>
  <w15:commentEx w15:paraId="7562290B" w15:done="0"/>
  <w15:commentEx w15:paraId="4C1E6765" w15:done="0"/>
  <w15:commentEx w15:paraId="6E252DFB" w15:done="0"/>
  <w15:commentEx w15:paraId="3784CCCB" w15:done="0"/>
  <w15:commentEx w15:paraId="37E82122" w15:paraIdParent="3784CCCB" w15:done="0"/>
  <w15:commentEx w15:paraId="7AD02D4D" w15:done="0"/>
  <w15:commentEx w15:paraId="61750D82" w15:done="0"/>
  <w15:commentEx w15:paraId="42C4CB9E" w15:done="0"/>
  <w15:commentEx w15:paraId="20C61575" w15:done="0"/>
  <w15:commentEx w15:paraId="7A2B9072" w15:done="0"/>
  <w15:commentEx w15:paraId="23A5DD05" w15:done="0"/>
  <w15:commentEx w15:paraId="309745DB" w15:done="0"/>
  <w15:commentEx w15:paraId="689DBCB6" w15:done="0"/>
  <w15:commentEx w15:paraId="4BB9B318" w15:done="0"/>
  <w15:commentEx w15:paraId="250583BE" w15:done="0"/>
  <w15:commentEx w15:paraId="4D50FF22" w15:paraIdParent="25058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6286" w16cex:dateUtc="2021-06-09T14:53:00Z"/>
  <w16cex:commentExtensible w16cex:durableId="246B8CEF" w16cex:dateUtc="2021-06-09T17:54:00Z"/>
  <w16cex:commentExtensible w16cex:durableId="248DF0FD" w16cex:dateUtc="2021-07-05T19:58:00Z"/>
  <w16cex:commentExtensible w16cex:durableId="248DF96E" w16cex:dateUtc="2021-07-05T20:34:00Z"/>
  <w16cex:commentExtensible w16cex:durableId="248DF7B6" w16cex:dateUtc="2021-07-05T20:27:00Z"/>
  <w16cex:commentExtensible w16cex:durableId="248DF824" w16cex:dateUtc="2021-07-05T20:29:00Z"/>
  <w16cex:commentExtensible w16cex:durableId="248DF92F" w16cex:dateUtc="2021-07-05T20:33:00Z"/>
  <w16cex:commentExtensible w16cex:durableId="246B655B" w16cex:dateUtc="2021-06-09T15:05:00Z"/>
  <w16cex:commentExtensible w16cex:durableId="248DFAA9" w16cex:dateUtc="2021-07-05T20:39:00Z"/>
  <w16cex:commentExtensible w16cex:durableId="248DFAE9" w16cex:dateUtc="2021-07-05T20:40:00Z"/>
  <w16cex:commentExtensible w16cex:durableId="248DFB3D" w16cex:dateUtc="2021-07-05T20:42:00Z"/>
  <w16cex:commentExtensible w16cex:durableId="248DFBA3" w16cex:dateUtc="2021-07-05T20:44:00Z"/>
  <w16cex:commentExtensible w16cex:durableId="248DFBF3" w16cex:dateUtc="2021-07-05T20:45:00Z"/>
  <w16cex:commentExtensible w16cex:durableId="246B6849" w16cex:dateUtc="2021-06-09T15:18:00Z"/>
  <w16cex:commentExtensible w16cex:durableId="248DFC76" w16cex:dateUtc="2021-07-05T20:47:00Z"/>
  <w16cex:commentExtensible w16cex:durableId="246B70D6" w16cex:dateUtc="2021-06-09T15:54:00Z"/>
  <w16cex:commentExtensible w16cex:durableId="246B71A6" w16cex:dateUtc="2021-06-09T15:58:00Z"/>
  <w16cex:commentExtensible w16cex:durableId="246B7293" w16cex:dateUtc="2021-06-09T16:02:00Z"/>
  <w16cex:commentExtensible w16cex:durableId="246B73F3" w16cex:dateUtc="2021-06-09T16:08:00Z"/>
  <w16cex:commentExtensible w16cex:durableId="246B7467" w16cex:dateUtc="2021-06-09T16:09:00Z"/>
  <w16cex:commentExtensible w16cex:durableId="246B75A3" w16cex:dateUtc="2021-06-09T16:15:00Z"/>
  <w16cex:commentExtensible w16cex:durableId="246B765B" w16cex:dateUtc="2021-06-09T16:18:00Z"/>
  <w16cex:commentExtensible w16cex:durableId="246B760D" w16cex:dateUtc="2021-06-09T16:17:00Z"/>
  <w16cex:commentExtensible w16cex:durableId="248DFD6F" w16cex:dateUtc="2021-07-05T20:51:00Z"/>
  <w16cex:commentExtensible w16cex:durableId="246B7A7F" w16cex:dateUtc="2021-06-09T16:35:00Z"/>
  <w16cex:commentExtensible w16cex:durableId="246B7A40" w16cex:dateUtc="2021-06-09T16:34:00Z"/>
  <w16cex:commentExtensible w16cex:durableId="246B7ABF" w16cex:dateUtc="2021-06-09T16:37:00Z"/>
  <w16cex:commentExtensible w16cex:durableId="246B7C06" w16cex:dateUtc="2021-06-09T16:42:00Z"/>
  <w16cex:commentExtensible w16cex:durableId="246B7D48" w16cex:dateUtc="2021-06-09T16:47:00Z"/>
  <w16cex:commentExtensible w16cex:durableId="246B7D77" w16cex:dateUtc="2021-06-09T16:48:00Z"/>
  <w16cex:commentExtensible w16cex:durableId="248E0037" w16cex:dateUtc="2021-07-05T21:03:00Z"/>
  <w16cex:commentExtensible w16cex:durableId="248E0111" w16cex:dateUtc="2021-07-05T21:07:00Z"/>
  <w16cex:commentExtensible w16cex:durableId="246B8674" w16cex:dateUtc="2021-06-09T17:27:00Z"/>
  <w16cex:commentExtensible w16cex:durableId="248E00D0" w16cex:dateUtc="2021-07-05T21:06:00Z"/>
  <w16cex:commentExtensible w16cex:durableId="246B87C1" w16cex:dateUtc="2021-06-09T17:32:00Z"/>
  <w16cex:commentExtensible w16cex:durableId="246B8903" w16cex:dateUtc="2021-06-09T17:37:00Z"/>
  <w16cex:commentExtensible w16cex:durableId="248E017F" w16cex:dateUtc="2021-07-05T21:09:00Z"/>
  <w16cex:commentExtensible w16cex:durableId="246B89F8" w16cex:dateUtc="2021-06-09T17:42:00Z"/>
  <w16cex:commentExtensible w16cex:durableId="246B8A2D" w16cex:dateUtc="2021-06-09T17:42:00Z"/>
  <w16cex:commentExtensible w16cex:durableId="248E023A" w16cex:dateUtc="2021-07-05T21:12:00Z"/>
  <w16cex:commentExtensible w16cex:durableId="246B8A6A" w16cex:dateUtc="2021-06-09T17:43:00Z"/>
  <w16cex:commentExtensible w16cex:durableId="248E02F5" w16cex:dateUtc="2021-07-05T21:15:00Z"/>
  <w16cex:commentExtensible w16cex:durableId="246B8BE4" w16cex:dateUtc="2021-06-09T17:50:00Z"/>
  <w16cex:commentExtensible w16cex:durableId="248E0440" w16cex:dateUtc="2021-07-05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10A8B" w16cid:durableId="246B6286"/>
  <w16cid:commentId w16cid:paraId="502F067D" w16cid:durableId="246B8CEF"/>
  <w16cid:commentId w16cid:paraId="229BBD49" w16cid:durableId="248DF0FD"/>
  <w16cid:commentId w16cid:paraId="4D97BE4E" w16cid:durableId="248DF96E"/>
  <w16cid:commentId w16cid:paraId="7204848C" w16cid:durableId="248DF7B6"/>
  <w16cid:commentId w16cid:paraId="457BF1F3" w16cid:durableId="248DF824"/>
  <w16cid:commentId w16cid:paraId="5D8A43E5" w16cid:durableId="248DF92F"/>
  <w16cid:commentId w16cid:paraId="068BAB65" w16cid:durableId="246B655B"/>
  <w16cid:commentId w16cid:paraId="006F342C" w16cid:durableId="248DFAA9"/>
  <w16cid:commentId w16cid:paraId="0B7CD909" w16cid:durableId="246B6177"/>
  <w16cid:commentId w16cid:paraId="398FA9A2" w16cid:durableId="248DFAE9"/>
  <w16cid:commentId w16cid:paraId="2DC385F5" w16cid:durableId="248DFB3D"/>
  <w16cid:commentId w16cid:paraId="191A23E9" w16cid:durableId="248DFBA3"/>
  <w16cid:commentId w16cid:paraId="61D8CBE9" w16cid:durableId="248DFBF3"/>
  <w16cid:commentId w16cid:paraId="4E57BE6E" w16cid:durableId="246B6849"/>
  <w16cid:commentId w16cid:paraId="4EE29BC9" w16cid:durableId="248DFC76"/>
  <w16cid:commentId w16cid:paraId="5BA73E91" w16cid:durableId="246B70D6"/>
  <w16cid:commentId w16cid:paraId="0B8D29AD" w16cid:durableId="246B71A6"/>
  <w16cid:commentId w16cid:paraId="05D01474" w16cid:durableId="246B6178"/>
  <w16cid:commentId w16cid:paraId="64BBA83D" w16cid:durableId="246B6179"/>
  <w16cid:commentId w16cid:paraId="17E7BABF" w16cid:durableId="246B7293"/>
  <w16cid:commentId w16cid:paraId="053A1CEF" w16cid:durableId="246B617A"/>
  <w16cid:commentId w16cid:paraId="6777983C" w16cid:durableId="246B73F3"/>
  <w16cid:commentId w16cid:paraId="54B54AC1" w16cid:durableId="246B7467"/>
  <w16cid:commentId w16cid:paraId="4372CD1E" w16cid:durableId="246B75A3"/>
  <w16cid:commentId w16cid:paraId="5A081496" w16cid:durableId="246B765B"/>
  <w16cid:commentId w16cid:paraId="0C2E1F86" w16cid:durableId="246B760D"/>
  <w16cid:commentId w16cid:paraId="1341637B" w16cid:durableId="248DFD6F"/>
  <w16cid:commentId w16cid:paraId="7A3B2C59" w16cid:durableId="246B7A7F"/>
  <w16cid:commentId w16cid:paraId="576A94CC" w16cid:durableId="246B7A40"/>
  <w16cid:commentId w16cid:paraId="4E5D05B0" w16cid:durableId="246B7ABF"/>
  <w16cid:commentId w16cid:paraId="3E3BF7A2" w16cid:durableId="246B617B"/>
  <w16cid:commentId w16cid:paraId="5924059F" w16cid:durableId="246B7C06"/>
  <w16cid:commentId w16cid:paraId="0D7044E9" w16cid:durableId="246B7D48"/>
  <w16cid:commentId w16cid:paraId="40FEC23B" w16cid:durableId="246B7D77"/>
  <w16cid:commentId w16cid:paraId="1B515CA1" w16cid:durableId="246B617C"/>
  <w16cid:commentId w16cid:paraId="7562290B" w16cid:durableId="246B617D"/>
  <w16cid:commentId w16cid:paraId="4C1E6765" w16cid:durableId="248E0037"/>
  <w16cid:commentId w16cid:paraId="6E252DFB" w16cid:durableId="248E0111"/>
  <w16cid:commentId w16cid:paraId="3784CCCB" w16cid:durableId="246B8674"/>
  <w16cid:commentId w16cid:paraId="37E82122" w16cid:durableId="248E00D0"/>
  <w16cid:commentId w16cid:paraId="7AD02D4D" w16cid:durableId="246B87C1"/>
  <w16cid:commentId w16cid:paraId="61750D82" w16cid:durableId="246B8903"/>
  <w16cid:commentId w16cid:paraId="42C4CB9E" w16cid:durableId="248E017F"/>
  <w16cid:commentId w16cid:paraId="20C61575" w16cid:durableId="246B89F8"/>
  <w16cid:commentId w16cid:paraId="7A2B9072" w16cid:durableId="246B8A2D"/>
  <w16cid:commentId w16cid:paraId="23A5DD05" w16cid:durableId="248E023A"/>
  <w16cid:commentId w16cid:paraId="309745DB" w16cid:durableId="246B8A6A"/>
  <w16cid:commentId w16cid:paraId="689DBCB6" w16cid:durableId="248E02F5"/>
  <w16cid:commentId w16cid:paraId="4BB9B318" w16cid:durableId="246B8BE4"/>
  <w16cid:commentId w16cid:paraId="250583BE" w16cid:durableId="246B617E"/>
  <w16cid:commentId w16cid:paraId="4D50FF22" w16cid:durableId="248E04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696A7" w14:textId="77777777" w:rsidR="00437601" w:rsidRDefault="00437601" w:rsidP="00273F08">
      <w:pPr>
        <w:spacing w:after="0" w:line="240" w:lineRule="auto"/>
      </w:pPr>
      <w:r>
        <w:separator/>
      </w:r>
    </w:p>
  </w:endnote>
  <w:endnote w:type="continuationSeparator" w:id="0">
    <w:p w14:paraId="451E2419" w14:textId="77777777" w:rsidR="00437601" w:rsidRDefault="00437601" w:rsidP="00273F08">
      <w:pPr>
        <w:spacing w:after="0" w:line="240" w:lineRule="auto"/>
      </w:pPr>
      <w:r>
        <w:continuationSeparator/>
      </w:r>
    </w:p>
  </w:endnote>
  <w:endnote w:type="continuationNotice" w:id="1">
    <w:p w14:paraId="499AF92C" w14:textId="77777777" w:rsidR="00437601" w:rsidRDefault="004376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A0480" w14:textId="77777777" w:rsidR="00437601" w:rsidRDefault="00437601" w:rsidP="00273F08">
      <w:pPr>
        <w:spacing w:after="0" w:line="240" w:lineRule="auto"/>
      </w:pPr>
      <w:r>
        <w:separator/>
      </w:r>
    </w:p>
  </w:footnote>
  <w:footnote w:type="continuationSeparator" w:id="0">
    <w:p w14:paraId="0287AB29" w14:textId="77777777" w:rsidR="00437601" w:rsidRDefault="00437601" w:rsidP="00273F08">
      <w:pPr>
        <w:spacing w:after="0" w:line="240" w:lineRule="auto"/>
      </w:pPr>
      <w:r>
        <w:continuationSeparator/>
      </w:r>
    </w:p>
  </w:footnote>
  <w:footnote w:type="continuationNotice" w:id="1">
    <w:p w14:paraId="78FE3B37" w14:textId="77777777" w:rsidR="00437601" w:rsidRDefault="00437601">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BE3DF" w14:textId="77777777" w:rsidR="00437601" w:rsidRDefault="00437601"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437601" w:rsidRDefault="00437601" w:rsidP="00A85F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C790" w14:textId="77777777" w:rsidR="00437601" w:rsidRDefault="00437601"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84A1E">
      <w:rPr>
        <w:rStyle w:val="PageNumber"/>
        <w:noProof/>
      </w:rPr>
      <w:t>22</w:t>
    </w:r>
    <w:r>
      <w:rPr>
        <w:rStyle w:val="PageNumber"/>
      </w:rPr>
      <w:fldChar w:fldCharType="end"/>
    </w:r>
  </w:p>
  <w:p w14:paraId="3FC04682" w14:textId="77777777" w:rsidR="00437601" w:rsidRDefault="00437601" w:rsidP="00A85F6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Newell">
    <w15:presenceInfo w15:providerId="AD" w15:userId="S::fnewell@tcd.ie::4bd4a331-57be-4500-a8f9-f6b601c1c484"/>
  </w15:person>
  <w15:person w15:author="Setti, Annalisa">
    <w15:presenceInfo w15:providerId="None" w15:userId="Setti, Anna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855"/>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71CB"/>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B2B"/>
    <w:rsid w:val="00063B31"/>
    <w:rsid w:val="00066602"/>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2BC"/>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49A3"/>
    <w:rsid w:val="00104C37"/>
    <w:rsid w:val="00104E5A"/>
    <w:rsid w:val="00106D1C"/>
    <w:rsid w:val="00107525"/>
    <w:rsid w:val="00110FC1"/>
    <w:rsid w:val="00111CC4"/>
    <w:rsid w:val="001120CE"/>
    <w:rsid w:val="001124FB"/>
    <w:rsid w:val="00113AE6"/>
    <w:rsid w:val="00115978"/>
    <w:rsid w:val="00116B07"/>
    <w:rsid w:val="00117AAC"/>
    <w:rsid w:val="00120449"/>
    <w:rsid w:val="00120E5D"/>
    <w:rsid w:val="00122465"/>
    <w:rsid w:val="0012284B"/>
    <w:rsid w:val="00122E3A"/>
    <w:rsid w:val="001230A2"/>
    <w:rsid w:val="00124510"/>
    <w:rsid w:val="00124953"/>
    <w:rsid w:val="00124E9C"/>
    <w:rsid w:val="00125C23"/>
    <w:rsid w:val="00125E32"/>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FB0"/>
    <w:rsid w:val="001C525B"/>
    <w:rsid w:val="001C5296"/>
    <w:rsid w:val="001C61F4"/>
    <w:rsid w:val="001C65E4"/>
    <w:rsid w:val="001C7806"/>
    <w:rsid w:val="001D2559"/>
    <w:rsid w:val="001D36A0"/>
    <w:rsid w:val="001D3DE1"/>
    <w:rsid w:val="001D4581"/>
    <w:rsid w:val="001D4880"/>
    <w:rsid w:val="001D5D00"/>
    <w:rsid w:val="001D7900"/>
    <w:rsid w:val="001D7DC6"/>
    <w:rsid w:val="001E0BD1"/>
    <w:rsid w:val="001E16CF"/>
    <w:rsid w:val="001E18CC"/>
    <w:rsid w:val="001E1BC2"/>
    <w:rsid w:val="001E1FD2"/>
    <w:rsid w:val="001E28A4"/>
    <w:rsid w:val="001E4229"/>
    <w:rsid w:val="001F0406"/>
    <w:rsid w:val="001F1572"/>
    <w:rsid w:val="001F1A4E"/>
    <w:rsid w:val="001F1D2B"/>
    <w:rsid w:val="001F1F03"/>
    <w:rsid w:val="001F32E4"/>
    <w:rsid w:val="001F527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67D5"/>
    <w:rsid w:val="00217833"/>
    <w:rsid w:val="002205AB"/>
    <w:rsid w:val="00222010"/>
    <w:rsid w:val="00222481"/>
    <w:rsid w:val="00222B95"/>
    <w:rsid w:val="002233A7"/>
    <w:rsid w:val="0022487F"/>
    <w:rsid w:val="002251E9"/>
    <w:rsid w:val="0022549B"/>
    <w:rsid w:val="00225FDD"/>
    <w:rsid w:val="0022660E"/>
    <w:rsid w:val="00227FC2"/>
    <w:rsid w:val="00230938"/>
    <w:rsid w:val="00230E82"/>
    <w:rsid w:val="00231EDA"/>
    <w:rsid w:val="0023520B"/>
    <w:rsid w:val="002364B8"/>
    <w:rsid w:val="002364FB"/>
    <w:rsid w:val="00237432"/>
    <w:rsid w:val="002408E2"/>
    <w:rsid w:val="00240F96"/>
    <w:rsid w:val="0024163B"/>
    <w:rsid w:val="00241B97"/>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11AA"/>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480F"/>
    <w:rsid w:val="004466AE"/>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A34"/>
    <w:rsid w:val="00483A49"/>
    <w:rsid w:val="00483F2A"/>
    <w:rsid w:val="00484103"/>
    <w:rsid w:val="00484963"/>
    <w:rsid w:val="00485629"/>
    <w:rsid w:val="00485A35"/>
    <w:rsid w:val="004909F4"/>
    <w:rsid w:val="00490C88"/>
    <w:rsid w:val="004924C9"/>
    <w:rsid w:val="00492AFE"/>
    <w:rsid w:val="0049309B"/>
    <w:rsid w:val="00493D30"/>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B"/>
    <w:rsid w:val="004D5DFF"/>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27E5"/>
    <w:rsid w:val="005238E5"/>
    <w:rsid w:val="00524F16"/>
    <w:rsid w:val="0052590D"/>
    <w:rsid w:val="005270BD"/>
    <w:rsid w:val="00527C1C"/>
    <w:rsid w:val="00530EDD"/>
    <w:rsid w:val="00531E2F"/>
    <w:rsid w:val="00532509"/>
    <w:rsid w:val="00532D3E"/>
    <w:rsid w:val="0053363D"/>
    <w:rsid w:val="00533EA6"/>
    <w:rsid w:val="005346AE"/>
    <w:rsid w:val="00534E9E"/>
    <w:rsid w:val="00534FDB"/>
    <w:rsid w:val="00535C4E"/>
    <w:rsid w:val="00537438"/>
    <w:rsid w:val="00537A02"/>
    <w:rsid w:val="00537A1F"/>
    <w:rsid w:val="005409D7"/>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3D6D"/>
    <w:rsid w:val="00565A9A"/>
    <w:rsid w:val="00567B21"/>
    <w:rsid w:val="005703DA"/>
    <w:rsid w:val="005718FD"/>
    <w:rsid w:val="00572370"/>
    <w:rsid w:val="00572BB4"/>
    <w:rsid w:val="00575540"/>
    <w:rsid w:val="00575A0D"/>
    <w:rsid w:val="00580071"/>
    <w:rsid w:val="00580348"/>
    <w:rsid w:val="00580D63"/>
    <w:rsid w:val="00581147"/>
    <w:rsid w:val="005820E7"/>
    <w:rsid w:val="00582BDF"/>
    <w:rsid w:val="005837A0"/>
    <w:rsid w:val="0058396D"/>
    <w:rsid w:val="005841AC"/>
    <w:rsid w:val="00585945"/>
    <w:rsid w:val="00586D7B"/>
    <w:rsid w:val="00586FCE"/>
    <w:rsid w:val="00587C72"/>
    <w:rsid w:val="005910A2"/>
    <w:rsid w:val="005916F8"/>
    <w:rsid w:val="005924E3"/>
    <w:rsid w:val="0059345C"/>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3D8D"/>
    <w:rsid w:val="006D3E37"/>
    <w:rsid w:val="006D457B"/>
    <w:rsid w:val="006D5603"/>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AD4"/>
    <w:rsid w:val="00805ECB"/>
    <w:rsid w:val="0080701B"/>
    <w:rsid w:val="00807036"/>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42806"/>
    <w:rsid w:val="00845C59"/>
    <w:rsid w:val="00846BF7"/>
    <w:rsid w:val="00847676"/>
    <w:rsid w:val="00847E4D"/>
    <w:rsid w:val="00851511"/>
    <w:rsid w:val="00851C1F"/>
    <w:rsid w:val="0085285F"/>
    <w:rsid w:val="00854087"/>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2C3"/>
    <w:rsid w:val="00992400"/>
    <w:rsid w:val="00992DE5"/>
    <w:rsid w:val="0099428A"/>
    <w:rsid w:val="00994C03"/>
    <w:rsid w:val="00995205"/>
    <w:rsid w:val="00995BE8"/>
    <w:rsid w:val="0099633F"/>
    <w:rsid w:val="00997F79"/>
    <w:rsid w:val="009A01AA"/>
    <w:rsid w:val="009A1025"/>
    <w:rsid w:val="009A15A1"/>
    <w:rsid w:val="009A3496"/>
    <w:rsid w:val="009A4844"/>
    <w:rsid w:val="009A529C"/>
    <w:rsid w:val="009A6192"/>
    <w:rsid w:val="009A68FC"/>
    <w:rsid w:val="009A7E3D"/>
    <w:rsid w:val="009B06BF"/>
    <w:rsid w:val="009B0C30"/>
    <w:rsid w:val="009B0DD2"/>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6407"/>
    <w:rsid w:val="009E6C49"/>
    <w:rsid w:val="009E6E35"/>
    <w:rsid w:val="009F0AEE"/>
    <w:rsid w:val="009F114B"/>
    <w:rsid w:val="009F1DFA"/>
    <w:rsid w:val="009F22A1"/>
    <w:rsid w:val="009F27F7"/>
    <w:rsid w:val="009F28A1"/>
    <w:rsid w:val="009F2F11"/>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4CFD"/>
    <w:rsid w:val="00B15EBF"/>
    <w:rsid w:val="00B1683F"/>
    <w:rsid w:val="00B175C6"/>
    <w:rsid w:val="00B20105"/>
    <w:rsid w:val="00B20F3A"/>
    <w:rsid w:val="00B21D66"/>
    <w:rsid w:val="00B22120"/>
    <w:rsid w:val="00B226E4"/>
    <w:rsid w:val="00B24069"/>
    <w:rsid w:val="00B24963"/>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220B"/>
    <w:rsid w:val="00B724C2"/>
    <w:rsid w:val="00B73B13"/>
    <w:rsid w:val="00B73B18"/>
    <w:rsid w:val="00B752A6"/>
    <w:rsid w:val="00B75BC6"/>
    <w:rsid w:val="00B77153"/>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E24"/>
    <w:rsid w:val="00BE20DE"/>
    <w:rsid w:val="00BE2BF2"/>
    <w:rsid w:val="00BE2EF4"/>
    <w:rsid w:val="00BE2F6A"/>
    <w:rsid w:val="00BE43E8"/>
    <w:rsid w:val="00BE4B74"/>
    <w:rsid w:val="00BE4C12"/>
    <w:rsid w:val="00BE5664"/>
    <w:rsid w:val="00BE5D72"/>
    <w:rsid w:val="00BE63F6"/>
    <w:rsid w:val="00BE6C12"/>
    <w:rsid w:val="00BE6C2A"/>
    <w:rsid w:val="00BF19EF"/>
    <w:rsid w:val="00BF1FEE"/>
    <w:rsid w:val="00BF287F"/>
    <w:rsid w:val="00BF480C"/>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6B76"/>
    <w:rsid w:val="00C272B0"/>
    <w:rsid w:val="00C27676"/>
    <w:rsid w:val="00C30B8E"/>
    <w:rsid w:val="00C318AB"/>
    <w:rsid w:val="00C32230"/>
    <w:rsid w:val="00C32A6A"/>
    <w:rsid w:val="00C32D16"/>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4A7"/>
    <w:rsid w:val="00C658A0"/>
    <w:rsid w:val="00C6656C"/>
    <w:rsid w:val="00C66BFD"/>
    <w:rsid w:val="00C678A9"/>
    <w:rsid w:val="00C67E14"/>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93B"/>
    <w:rsid w:val="00CE5EDA"/>
    <w:rsid w:val="00CE730C"/>
    <w:rsid w:val="00CE7713"/>
    <w:rsid w:val="00CE7E45"/>
    <w:rsid w:val="00CF2DBA"/>
    <w:rsid w:val="00CF3020"/>
    <w:rsid w:val="00CF366C"/>
    <w:rsid w:val="00CF3959"/>
    <w:rsid w:val="00CF4401"/>
    <w:rsid w:val="00CF44B6"/>
    <w:rsid w:val="00CF66DB"/>
    <w:rsid w:val="00CF73C7"/>
    <w:rsid w:val="00D0212E"/>
    <w:rsid w:val="00D02B74"/>
    <w:rsid w:val="00D053DA"/>
    <w:rsid w:val="00D05409"/>
    <w:rsid w:val="00D07291"/>
    <w:rsid w:val="00D078D5"/>
    <w:rsid w:val="00D11D25"/>
    <w:rsid w:val="00D12456"/>
    <w:rsid w:val="00D1273B"/>
    <w:rsid w:val="00D13356"/>
    <w:rsid w:val="00D13A0F"/>
    <w:rsid w:val="00D13AF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B29"/>
    <w:rsid w:val="00DF1203"/>
    <w:rsid w:val="00DF20A5"/>
    <w:rsid w:val="00DF2E0C"/>
    <w:rsid w:val="00DF314F"/>
    <w:rsid w:val="00DF319D"/>
    <w:rsid w:val="00DF389B"/>
    <w:rsid w:val="00DF3A7D"/>
    <w:rsid w:val="00DF3D1A"/>
    <w:rsid w:val="00DF3F4B"/>
    <w:rsid w:val="00DF46E7"/>
    <w:rsid w:val="00DF573E"/>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6EED"/>
    <w:rsid w:val="00E80AB2"/>
    <w:rsid w:val="00E81E62"/>
    <w:rsid w:val="00E8233E"/>
    <w:rsid w:val="00E82ABD"/>
    <w:rsid w:val="00E8449E"/>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72FD"/>
    <w:rsid w:val="00F50C91"/>
    <w:rsid w:val="00F525EC"/>
    <w:rsid w:val="00F52C4B"/>
    <w:rsid w:val="00F52CEB"/>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755D"/>
    <w:rsid w:val="00F87A1A"/>
    <w:rsid w:val="00F91F64"/>
    <w:rsid w:val="00F922C3"/>
    <w:rsid w:val="00F932F6"/>
    <w:rsid w:val="00F93787"/>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97A"/>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95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8" Type="http://schemas.openxmlformats.org/officeDocument/2006/relationships/image" Target="media/image14.emf"/><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1/relationships/commentsExtended" Target="commentsExtended.xml"/><Relationship Id="rId9" Type="http://schemas.openxmlformats.org/officeDocument/2006/relationships/image" Target="media/image1.png"/><Relationship Id="rId33" Type="http://schemas.microsoft.com/office/2011/relationships/people" Target="people.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4" Type="http://schemas.microsoft.com/office/2016/09/relationships/commentsIds" Target="commentsIds.xml"/><Relationship Id="rId35" Type="http://schemas.microsoft.com/office/2018/08/relationships/commentsExtensible" Target="commentsExtensible.xml"/><Relationship Id="rId10" Type="http://schemas.openxmlformats.org/officeDocument/2006/relationships/image" Target="media/image2.png"/><Relationship Id="rId12" Type="http://schemas.openxmlformats.org/officeDocument/2006/relationships/image" Target="media/image20.png"/><Relationship Id="rId13" Type="http://schemas.openxmlformats.org/officeDocument/2006/relationships/hyperlink" Target="https://github.com/RebeccaHirst/TILDA_multisensory_cognitive" TargetMode="External"/><Relationship Id="rId14" Type="http://schemas.openxmlformats.org/officeDocument/2006/relationships/hyperlink" Target="https://osf.io/9de5z/?view_only=7f94fde12cec4e96a9cc022095ccc515"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40A96-B8C1-F446-A9C3-B44574A72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34</Pages>
  <Words>27472</Words>
  <Characters>156597</Characters>
  <Application>Microsoft Macintosh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345</cp:revision>
  <cp:lastPrinted>2020-01-30T14:18:00Z</cp:lastPrinted>
  <dcterms:created xsi:type="dcterms:W3CDTF">2021-06-09T14:49:00Z</dcterms:created>
  <dcterms:modified xsi:type="dcterms:W3CDTF">2021-08-3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